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12A6F3" w14:textId="676444D6" w:rsidR="00E674B3" w:rsidRPr="00753C9C" w:rsidRDefault="00E674B3" w:rsidP="007D41EC">
      <w:pPr>
        <w:spacing w:line="360" w:lineRule="auto"/>
        <w:jc w:val="center"/>
        <w:rPr>
          <w:rFonts w:ascii="Times New Roman" w:hAnsi="Times New Roman" w:cs="Times New Roman"/>
          <w:b/>
          <w:bCs/>
          <w:sz w:val="28"/>
          <w:szCs w:val="28"/>
        </w:rPr>
      </w:pPr>
      <w:r w:rsidRPr="00753C9C">
        <w:rPr>
          <w:rFonts w:ascii="Times New Roman" w:hAnsi="Times New Roman" w:cs="Times New Roman"/>
          <w:b/>
          <w:bCs/>
          <w:sz w:val="28"/>
          <w:szCs w:val="28"/>
        </w:rPr>
        <w:t>Tracking Forest Height Growth Over Time with ICESat-2 ATL08</w:t>
      </w:r>
    </w:p>
    <w:p w14:paraId="32EA3D8D" w14:textId="61DA1EF6" w:rsidR="00E674B3" w:rsidRPr="00753C9C" w:rsidRDefault="00E674B3" w:rsidP="007D41EC">
      <w:pPr>
        <w:spacing w:line="360" w:lineRule="auto"/>
        <w:jc w:val="center"/>
        <w:rPr>
          <w:rFonts w:ascii="Times New Roman" w:hAnsi="Times New Roman" w:cs="Times New Roman"/>
          <w:vertAlign w:val="superscript"/>
        </w:rPr>
      </w:pPr>
      <w:r w:rsidRPr="00753C9C">
        <w:rPr>
          <w:rFonts w:ascii="Times New Roman" w:hAnsi="Times New Roman" w:cs="Times New Roman"/>
        </w:rPr>
        <w:t>William Poncy</w:t>
      </w:r>
      <w:r w:rsidRPr="00753C9C">
        <w:rPr>
          <w:rFonts w:ascii="Times New Roman" w:hAnsi="Times New Roman" w:cs="Times New Roman"/>
          <w:vertAlign w:val="superscript"/>
        </w:rPr>
        <w:t>1</w:t>
      </w:r>
      <w:r w:rsidRPr="00753C9C">
        <w:rPr>
          <w:rFonts w:ascii="Times New Roman" w:hAnsi="Times New Roman" w:cs="Times New Roman"/>
        </w:rPr>
        <w:t>, Valerie Thomas</w:t>
      </w:r>
      <w:r w:rsidRPr="00753C9C">
        <w:rPr>
          <w:rFonts w:ascii="Times New Roman" w:hAnsi="Times New Roman" w:cs="Times New Roman"/>
          <w:vertAlign w:val="superscript"/>
        </w:rPr>
        <w:t>1</w:t>
      </w:r>
      <w:r w:rsidRPr="00753C9C">
        <w:rPr>
          <w:rFonts w:ascii="Times New Roman" w:hAnsi="Times New Roman" w:cs="Times New Roman"/>
        </w:rPr>
        <w:t>, Randolph Wynne</w:t>
      </w:r>
      <w:r w:rsidRPr="00753C9C">
        <w:rPr>
          <w:rFonts w:ascii="Times New Roman" w:hAnsi="Times New Roman" w:cs="Times New Roman"/>
          <w:vertAlign w:val="superscript"/>
        </w:rPr>
        <w:t>1</w:t>
      </w:r>
      <w:r w:rsidRPr="00753C9C">
        <w:rPr>
          <w:rFonts w:ascii="Times New Roman" w:hAnsi="Times New Roman" w:cs="Times New Roman"/>
        </w:rPr>
        <w:t>, P. Corey Green</w:t>
      </w:r>
      <w:r w:rsidRPr="00753C9C">
        <w:rPr>
          <w:rFonts w:ascii="Times New Roman" w:hAnsi="Times New Roman" w:cs="Times New Roman"/>
          <w:vertAlign w:val="superscript"/>
        </w:rPr>
        <w:t>1</w:t>
      </w:r>
      <w:r w:rsidRPr="00753C9C">
        <w:rPr>
          <w:rFonts w:ascii="Times New Roman" w:hAnsi="Times New Roman" w:cs="Times New Roman"/>
        </w:rPr>
        <w:t>, Phil Radtke</w:t>
      </w:r>
      <w:r w:rsidRPr="00753C9C">
        <w:rPr>
          <w:rFonts w:ascii="Times New Roman" w:hAnsi="Times New Roman" w:cs="Times New Roman"/>
          <w:vertAlign w:val="superscript"/>
        </w:rPr>
        <w:t>1</w:t>
      </w:r>
    </w:p>
    <w:p w14:paraId="6BB7B5B3" w14:textId="34ACA9DF" w:rsidR="00E674B3" w:rsidRPr="00753C9C" w:rsidRDefault="00E674B3" w:rsidP="00753C9C">
      <w:pPr>
        <w:spacing w:line="360" w:lineRule="auto"/>
        <w:jc w:val="center"/>
        <w:rPr>
          <w:rFonts w:ascii="Times New Roman" w:hAnsi="Times New Roman" w:cs="Times New Roman"/>
        </w:rPr>
      </w:pPr>
      <w:r w:rsidRPr="00753C9C">
        <w:rPr>
          <w:rFonts w:ascii="Times New Roman" w:hAnsi="Times New Roman" w:cs="Times New Roman"/>
          <w:vertAlign w:val="superscript"/>
        </w:rPr>
        <w:t>1</w:t>
      </w:r>
      <w:r w:rsidRPr="00753C9C">
        <w:rPr>
          <w:rFonts w:ascii="Times New Roman" w:hAnsi="Times New Roman" w:cs="Times New Roman"/>
        </w:rPr>
        <w:t>Department of Forest Resources and Environmental Conservation, Virginia Tech, Blacksburg, VA, USA</w:t>
      </w:r>
    </w:p>
    <w:p w14:paraId="12C3D51B" w14:textId="64D9D22E" w:rsidR="00B40195"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Abstract</w:t>
      </w:r>
    </w:p>
    <w:p w14:paraId="4651CB19" w14:textId="332DE1E5" w:rsidR="00FD3332" w:rsidRPr="00753C9C" w:rsidRDefault="00B40195" w:rsidP="007D41EC">
      <w:pPr>
        <w:spacing w:line="360" w:lineRule="auto"/>
        <w:rPr>
          <w:rFonts w:ascii="Times New Roman" w:hAnsi="Times New Roman" w:cs="Times New Roman"/>
        </w:rPr>
      </w:pPr>
      <w:r w:rsidRPr="00753C9C">
        <w:rPr>
          <w:rFonts w:ascii="Times New Roman" w:hAnsi="Times New Roman" w:cs="Times New Roman"/>
        </w:rPr>
        <w:t xml:space="preserve">Quantification of forest structure is necessary for forest inventory, growth prediction, and carbon stock estimates. Since 2018, the ICESat-2 mission has estimated ground and canopy heights in 100-meter data segments across the globe. In this research, we use five years of ICESat-2 ATL08 data to identify canopy height growth in a coastal region of North Carolina, a site selected for </w:t>
      </w:r>
      <w:r w:rsidR="00FD3332" w:rsidRPr="00753C9C">
        <w:rPr>
          <w:rFonts w:ascii="Times New Roman" w:hAnsi="Times New Roman" w:cs="Times New Roman"/>
        </w:rPr>
        <w:t>its high industrial forest activity. ATL08 canopy height estimations demonstrate strong (R</w:t>
      </w:r>
      <w:r w:rsidR="00FD3332" w:rsidRPr="00753C9C">
        <w:rPr>
          <w:rFonts w:ascii="Times New Roman" w:hAnsi="Times New Roman" w:cs="Times New Roman"/>
          <w:vertAlign w:val="superscript"/>
        </w:rPr>
        <w:t>2</w:t>
      </w:r>
      <w:r w:rsidR="00FD3332" w:rsidRPr="00753C9C">
        <w:rPr>
          <w:rFonts w:ascii="Times New Roman" w:hAnsi="Times New Roman" w:cs="Times New Roman"/>
        </w:rPr>
        <w:t xml:space="preserve"> = 0.88, RMSE = 2.64 meters) </w:t>
      </w:r>
      <w:r w:rsidR="00EA749B">
        <w:rPr>
          <w:rFonts w:ascii="Times New Roman" w:hAnsi="Times New Roman" w:cs="Times New Roman"/>
        </w:rPr>
        <w:t xml:space="preserve">alignment </w:t>
      </w:r>
      <w:r w:rsidR="00FD3332" w:rsidRPr="00753C9C">
        <w:rPr>
          <w:rFonts w:ascii="Times New Roman" w:hAnsi="Times New Roman" w:cs="Times New Roman"/>
        </w:rPr>
        <w:t>with coincident airborne laser scanning. Because ICESat-2 covers different locations each cycle, equivalence tests were used to show that ICESat-2 coverage locations are equivalent within a margin of 2 meters of canopy height. U.S. Forest Service plots within our study area provide a reference canopy height growth rate of 0.34 meters per year, and a net growth of 1.68 meters over a five-year period. Multiple statistical approaches reveal that canopy height growth is detectable within five years of ATL08 data. However, stratifying growth trends by forest cover type and disturbance history yields nuanced results, as these factors are likely to influence each other. Ultimately, this research aims to serve as a proof-of-concept for using multiple years of spaceborne LiDAR data to identify canopy height growth. Future research should use spaceborne LiDAR to identify growth in other regions of the globe, as solid results could solidify the use of the ATL08 product in global forest growth monitoring.</w:t>
      </w:r>
    </w:p>
    <w:p w14:paraId="1DF21123" w14:textId="2F124E57" w:rsidR="00E674B3"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Keywords</w:t>
      </w:r>
    </w:p>
    <w:p w14:paraId="350CFD9C" w14:textId="784042F7" w:rsidR="0014208B" w:rsidRPr="00753C9C" w:rsidRDefault="0014208B" w:rsidP="007D41EC">
      <w:pPr>
        <w:spacing w:line="360" w:lineRule="auto"/>
        <w:rPr>
          <w:rFonts w:ascii="Times New Roman" w:hAnsi="Times New Roman" w:cs="Times New Roman"/>
        </w:rPr>
      </w:pPr>
      <w:r w:rsidRPr="00753C9C">
        <w:rPr>
          <w:rFonts w:ascii="Times New Roman" w:hAnsi="Times New Roman" w:cs="Times New Roman"/>
        </w:rPr>
        <w:t>remote sensing, forests, LiDAR, ICESat-2</w:t>
      </w:r>
    </w:p>
    <w:p w14:paraId="759A02AE" w14:textId="3DAC35EC" w:rsidR="00E674B3"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Highlights</w:t>
      </w:r>
    </w:p>
    <w:p w14:paraId="32B52E54" w14:textId="0E80B2BF"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ICESat-2 ATL08 data are used to identify canopy height growth</w:t>
      </w:r>
    </w:p>
    <w:p w14:paraId="50B591BD" w14:textId="0C602CCC"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ATL08-derived growth rates align well with reference data</w:t>
      </w:r>
    </w:p>
    <w:p w14:paraId="7203CA11" w14:textId="2185DCA6"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Forest cover type &amp; disturbance history have complex influence on growth rates</w:t>
      </w:r>
    </w:p>
    <w:p w14:paraId="57EC0D83" w14:textId="03D35B04"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Recommendations for tracking forest growth with ATL08 data are provided</w:t>
      </w:r>
    </w:p>
    <w:p w14:paraId="3B199440" w14:textId="2F2FFCF6" w:rsidR="00E674B3" w:rsidRPr="00753C9C" w:rsidRDefault="00820944" w:rsidP="007D41EC">
      <w:pPr>
        <w:spacing w:line="360" w:lineRule="auto"/>
        <w:rPr>
          <w:rFonts w:ascii="Times New Roman" w:hAnsi="Times New Roman" w:cs="Times New Roman"/>
          <w:b/>
          <w:bCs/>
        </w:rPr>
      </w:pPr>
      <w:r w:rsidRPr="00753C9C">
        <w:rPr>
          <w:rFonts w:ascii="Times New Roman" w:hAnsi="Times New Roman" w:cs="Times New Roman"/>
          <w:b/>
          <w:bCs/>
        </w:rPr>
        <w:lastRenderedPageBreak/>
        <w:t>Graphical Abstract</w:t>
      </w:r>
    </w:p>
    <w:p w14:paraId="581E0EC1" w14:textId="77777777" w:rsidR="005E2B12" w:rsidRPr="00753C9C" w:rsidRDefault="005E2B12" w:rsidP="007D41EC">
      <w:pPr>
        <w:spacing w:line="360" w:lineRule="auto"/>
        <w:rPr>
          <w:rFonts w:ascii="Times New Roman" w:hAnsi="Times New Roman" w:cs="Times New Roman"/>
          <w:b/>
          <w:bCs/>
        </w:rPr>
      </w:pPr>
    </w:p>
    <w:p w14:paraId="59972A7A" w14:textId="78E81708" w:rsidR="00820944" w:rsidRPr="00753C9C" w:rsidRDefault="00820944" w:rsidP="007D41EC">
      <w:pPr>
        <w:pStyle w:val="ListParagraph"/>
        <w:numPr>
          <w:ilvl w:val="0"/>
          <w:numId w:val="1"/>
        </w:numPr>
        <w:spacing w:line="360" w:lineRule="auto"/>
        <w:rPr>
          <w:rFonts w:ascii="Times New Roman" w:hAnsi="Times New Roman" w:cs="Times New Roman"/>
          <w:b/>
          <w:bCs/>
        </w:rPr>
      </w:pPr>
      <w:r w:rsidRPr="00753C9C">
        <w:rPr>
          <w:rFonts w:ascii="Times New Roman" w:hAnsi="Times New Roman" w:cs="Times New Roman"/>
          <w:b/>
          <w:bCs/>
        </w:rPr>
        <w:t>Introduction</w:t>
      </w:r>
    </w:p>
    <w:p w14:paraId="36CB1DA7" w14:textId="4FFA1099" w:rsidR="0062771C" w:rsidRPr="00753C9C" w:rsidRDefault="00BB4C58" w:rsidP="0062771C">
      <w:pPr>
        <w:spacing w:line="360" w:lineRule="auto"/>
        <w:rPr>
          <w:rFonts w:ascii="Times New Roman" w:hAnsi="Times New Roman" w:cs="Times New Roman"/>
        </w:rPr>
      </w:pPr>
      <w:r>
        <w:rPr>
          <w:rFonts w:ascii="Times New Roman" w:hAnsi="Times New Roman" w:cs="Times New Roman"/>
        </w:rPr>
        <w:tab/>
      </w:r>
      <w:r w:rsidR="004C4AD2" w:rsidRPr="00753C9C">
        <w:rPr>
          <w:rFonts w:ascii="Times New Roman" w:hAnsi="Times New Roman" w:cs="Times New Roman"/>
        </w:rPr>
        <w:t>Supporting forest ecosystems is critical to combating climate change</w:t>
      </w:r>
      <w:r w:rsidR="00DB4156">
        <w:rPr>
          <w:rFonts w:ascii="Times New Roman" w:hAnsi="Times New Roman" w:cs="Times New Roman"/>
        </w:rPr>
        <w:t xml:space="preserve"> </w:t>
      </w:r>
      <w:r w:rsidR="004C4AD2" w:rsidRPr="00753C9C">
        <w:rPr>
          <w:rFonts w:ascii="Times New Roman" w:hAnsi="Times New Roman" w:cs="Times New Roman"/>
        </w:rPr>
        <w:t>as they are the backbone of</w:t>
      </w:r>
      <w:r w:rsidR="0062771C" w:rsidRPr="00753C9C">
        <w:rPr>
          <w:rFonts w:ascii="Times New Roman" w:hAnsi="Times New Roman" w:cs="Times New Roman"/>
        </w:rPr>
        <w:t xml:space="preserve"> the land carbon sink</w:t>
      </w:r>
      <w:r w:rsidR="00DB4156">
        <w:rPr>
          <w:rFonts w:ascii="Times New Roman" w:hAnsi="Times New Roman" w:cs="Times New Roman"/>
        </w:rPr>
        <w:t>,</w:t>
      </w:r>
      <w:r w:rsidR="0062771C" w:rsidRPr="00753C9C">
        <w:rPr>
          <w:rFonts w:ascii="Times New Roman" w:hAnsi="Times New Roman" w:cs="Times New Roman"/>
        </w:rPr>
        <w:t xml:space="preserve"> covering ~31% of terrestrial land area and sequestering twice as much carbon as they emit</w:t>
      </w:r>
      <w:r w:rsidR="004C4AD2" w:rsidRPr="00753C9C">
        <w:rPr>
          <w:rFonts w:ascii="Times New Roman" w:hAnsi="Times New Roman" w:cs="Times New Roman"/>
        </w:rPr>
        <w:t xml:space="preserve"> </w:t>
      </w:r>
      <w:r w:rsidR="004C4AD2" w:rsidRPr="00753C9C">
        <w:rPr>
          <w:rFonts w:ascii="Times New Roman" w:hAnsi="Times New Roman" w:cs="Times New Roman"/>
        </w:rPr>
        <w:fldChar w:fldCharType="begin"/>
      </w:r>
      <w:r w:rsidR="000E6FAC" w:rsidRPr="00753C9C">
        <w:rPr>
          <w:rFonts w:ascii="Times New Roman" w:hAnsi="Times New Roman" w:cs="Times New Roman"/>
        </w:rPr>
        <w:instrText xml:space="preserve"> ADDIN ZOTERO_ITEM CSL_CITATION {"citationID":"bonFsPDt","properties":{"formattedCitation":"(FAO and UNEP, 2020; Harris and Gibbs, 2021; Psistaki et al., 2024)","plainCitation":"(FAO and UNEP, 2020; Harris and Gibbs, 2021; Psistaki et al., 2024)","noteIndex":0},"citationItems":[{"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4,"uris":["http://zotero.org/users/16907877/items/9BDLXDAM"],"itemData":{"id":4,"type":"article-journal","container-title":"Sustainability","DOI":"https://doi.org/10.3390/su16146089","issue":"14","title":"An Overview of the Role of Forests in Climate Change Mitigation","volume":"16","author":[{"family":"Psistaki","given":"Kyriaki"},{"family":"Tsantopoulos","given":"Georgios"},{"family":"Paschalidou","given":"Anastasia"}],"issued":{"date-parts":[["2024",7,17]]},"citation-key":"psistakiOverviewRoleForests2024"}}],"schema":"https://github.com/citation-style-language/schema/raw/master/csl-citation.json"} </w:instrText>
      </w:r>
      <w:r w:rsidR="004C4AD2" w:rsidRPr="00753C9C">
        <w:rPr>
          <w:rFonts w:ascii="Times New Roman" w:hAnsi="Times New Roman" w:cs="Times New Roman"/>
        </w:rPr>
        <w:fldChar w:fldCharType="separate"/>
      </w:r>
      <w:r w:rsidR="000E6FAC" w:rsidRPr="00753C9C">
        <w:rPr>
          <w:rFonts w:ascii="Times New Roman" w:hAnsi="Times New Roman" w:cs="Times New Roman"/>
        </w:rPr>
        <w:t>(FAO and UNEP, 2020; Harris and Gibbs, 2021; Psistaki et al., 2024)</w:t>
      </w:r>
      <w:r w:rsidR="004C4AD2" w:rsidRPr="00753C9C">
        <w:rPr>
          <w:rFonts w:ascii="Times New Roman" w:hAnsi="Times New Roman" w:cs="Times New Roman"/>
        </w:rPr>
        <w:fldChar w:fldCharType="end"/>
      </w:r>
      <w:r w:rsidR="0062771C" w:rsidRPr="00753C9C">
        <w:rPr>
          <w:rFonts w:ascii="Times New Roman" w:hAnsi="Times New Roman" w:cs="Times New Roman"/>
        </w:rPr>
        <w:t xml:space="preserve">. </w:t>
      </w:r>
      <w:r w:rsidR="00946F84" w:rsidRPr="00753C9C">
        <w:rPr>
          <w:rFonts w:ascii="Times New Roman" w:hAnsi="Times New Roman" w:cs="Times New Roman"/>
        </w:rPr>
        <w:t>However, c</w:t>
      </w:r>
      <w:r w:rsidR="003F209A" w:rsidRPr="00753C9C">
        <w:rPr>
          <w:rFonts w:ascii="Times New Roman" w:hAnsi="Times New Roman" w:cs="Times New Roman"/>
        </w:rPr>
        <w:t>limatic changes can change tree regeneration capacity and result in stress-indu</w:t>
      </w:r>
      <w:r w:rsidR="00753C9C" w:rsidRPr="00753C9C">
        <w:rPr>
          <w:rFonts w:ascii="Times New Roman" w:hAnsi="Times New Roman" w:cs="Times New Roman"/>
        </w:rPr>
        <w:t>c</w:t>
      </w:r>
      <w:r w:rsidR="003F209A" w:rsidRPr="00753C9C">
        <w:rPr>
          <w:rFonts w:ascii="Times New Roman" w:hAnsi="Times New Roman" w:cs="Times New Roman"/>
        </w:rPr>
        <w:t xml:space="preserve">ed mortality, </w:t>
      </w:r>
      <w:r w:rsidR="00763383" w:rsidRPr="00753C9C">
        <w:rPr>
          <w:rFonts w:ascii="Times New Roman" w:hAnsi="Times New Roman" w:cs="Times New Roman"/>
        </w:rPr>
        <w:t xml:space="preserve">altering </w:t>
      </w:r>
      <w:r w:rsidR="003F209A" w:rsidRPr="00753C9C">
        <w:rPr>
          <w:rFonts w:ascii="Times New Roman" w:hAnsi="Times New Roman" w:cs="Times New Roman"/>
        </w:rPr>
        <w:t xml:space="preserve">the species composition of forests </w:t>
      </w:r>
      <w:r w:rsidR="003F209A" w:rsidRPr="00753C9C">
        <w:rPr>
          <w:rFonts w:ascii="Times New Roman" w:hAnsi="Times New Roman" w:cs="Times New Roman"/>
        </w:rPr>
        <w:fldChar w:fldCharType="begin"/>
      </w:r>
      <w:r w:rsidR="000E6FAC" w:rsidRPr="00753C9C">
        <w:rPr>
          <w:rFonts w:ascii="Times New Roman" w:hAnsi="Times New Roman" w:cs="Times New Roman"/>
        </w:rPr>
        <w:instrText xml:space="preserve"> ADDIN ZOTERO_ITEM CSL_CITATION {"citationID":"AlqunpYa","properties":{"formattedCitation":"(Khaine and Woo, 2015)","plainCitation":"(Khaine and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003F209A" w:rsidRPr="00753C9C">
        <w:rPr>
          <w:rFonts w:ascii="Times New Roman" w:hAnsi="Times New Roman" w:cs="Times New Roman"/>
        </w:rPr>
        <w:fldChar w:fldCharType="separate"/>
      </w:r>
      <w:r w:rsidR="000E6FAC" w:rsidRPr="00753C9C">
        <w:rPr>
          <w:rFonts w:ascii="Times New Roman" w:hAnsi="Times New Roman" w:cs="Times New Roman"/>
        </w:rPr>
        <w:t>(Khaine and Woo, 2015)</w:t>
      </w:r>
      <w:r w:rsidR="003F209A" w:rsidRPr="00753C9C">
        <w:rPr>
          <w:rFonts w:ascii="Times New Roman" w:hAnsi="Times New Roman" w:cs="Times New Roman"/>
        </w:rPr>
        <w:fldChar w:fldCharType="end"/>
      </w:r>
      <w:r w:rsidR="003F209A" w:rsidRPr="00753C9C">
        <w:rPr>
          <w:rFonts w:ascii="Times New Roman" w:hAnsi="Times New Roman" w:cs="Times New Roman"/>
        </w:rPr>
        <w:t xml:space="preserve">. </w:t>
      </w:r>
      <w:r w:rsidR="00B54F85" w:rsidRPr="00753C9C">
        <w:rPr>
          <w:rFonts w:ascii="Times New Roman" w:hAnsi="Times New Roman" w:cs="Times New Roman"/>
        </w:rPr>
        <w:t xml:space="preserve">Additionally, forest disturbance regimes are sensitive to climatic changes, with warming temperatures likely to increase the frequency of fire, insect, and pathogen-based disturbances in coming years </w:t>
      </w:r>
      <w:r w:rsidR="00B54F85" w:rsidRPr="00753C9C">
        <w:rPr>
          <w:rFonts w:ascii="Times New Roman" w:hAnsi="Times New Roman" w:cs="Times New Roman"/>
        </w:rPr>
        <w:fldChar w:fldCharType="begin"/>
      </w:r>
      <w:r w:rsidR="00B54F85" w:rsidRPr="00753C9C">
        <w:rPr>
          <w:rFonts w:ascii="Times New Roman" w:hAnsi="Times New Roman" w:cs="Times New Roman"/>
        </w:rPr>
        <w:instrText xml:space="preserve"> ADDIN ZOTERO_ITEM CSL_CITATION {"citationID":"SaPHEyIU","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00B54F85" w:rsidRPr="00753C9C">
        <w:rPr>
          <w:rFonts w:ascii="Times New Roman" w:hAnsi="Times New Roman" w:cs="Times New Roman"/>
        </w:rPr>
        <w:fldChar w:fldCharType="separate"/>
      </w:r>
      <w:r w:rsidR="000E6FAC" w:rsidRPr="00753C9C">
        <w:rPr>
          <w:rFonts w:ascii="Times New Roman" w:hAnsi="Times New Roman" w:cs="Times New Roman"/>
        </w:rPr>
        <w:t>(Seidl et al., 2017)</w:t>
      </w:r>
      <w:r w:rsidR="00B54F85" w:rsidRPr="00753C9C">
        <w:rPr>
          <w:rFonts w:ascii="Times New Roman" w:hAnsi="Times New Roman" w:cs="Times New Roman"/>
        </w:rPr>
        <w:fldChar w:fldCharType="end"/>
      </w:r>
      <w:r w:rsidR="00B54F85" w:rsidRPr="00753C9C">
        <w:rPr>
          <w:rFonts w:ascii="Times New Roman" w:hAnsi="Times New Roman" w:cs="Times New Roman"/>
        </w:rPr>
        <w:t>.</w:t>
      </w:r>
      <w:r w:rsidR="00802908" w:rsidRPr="00753C9C">
        <w:rPr>
          <w:rFonts w:ascii="Times New Roman" w:hAnsi="Times New Roman" w:cs="Times New Roman"/>
        </w:rPr>
        <w:t xml:space="preserve"> To effectively assess forest resilience in the face of evolving disturbance regimes, dynamic ecosystem models require information on forest structural diversity over large scales </w:t>
      </w:r>
      <w:r w:rsidR="00802908" w:rsidRPr="00753C9C">
        <w:rPr>
          <w:rFonts w:ascii="Times New Roman" w:hAnsi="Times New Roman" w:cs="Times New Roman"/>
        </w:rPr>
        <w:fldChar w:fldCharType="begin"/>
      </w:r>
      <w:r w:rsidR="00802908" w:rsidRPr="00753C9C">
        <w:rPr>
          <w:rFonts w:ascii="Times New Roman" w:hAnsi="Times New Roman" w:cs="Times New Roman"/>
        </w:rPr>
        <w:instrText xml:space="preserve"> ADDIN ZOTERO_ITEM CSL_CITATION {"citationID":"fkaHyHIK","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00802908" w:rsidRPr="00753C9C">
        <w:rPr>
          <w:rFonts w:ascii="Times New Roman" w:hAnsi="Times New Roman" w:cs="Times New Roman"/>
        </w:rPr>
        <w:fldChar w:fldCharType="separate"/>
      </w:r>
      <w:r w:rsidR="000E6FAC" w:rsidRPr="00753C9C">
        <w:rPr>
          <w:rFonts w:ascii="Times New Roman" w:hAnsi="Times New Roman" w:cs="Times New Roman"/>
        </w:rPr>
        <w:t>(Mitchell et al., 2023)</w:t>
      </w:r>
      <w:r w:rsidR="00802908" w:rsidRPr="00753C9C">
        <w:rPr>
          <w:rFonts w:ascii="Times New Roman" w:hAnsi="Times New Roman" w:cs="Times New Roman"/>
        </w:rPr>
        <w:fldChar w:fldCharType="end"/>
      </w:r>
      <w:r w:rsidR="00802908" w:rsidRPr="00753C9C">
        <w:rPr>
          <w:rFonts w:ascii="Times New Roman" w:hAnsi="Times New Roman" w:cs="Times New Roman"/>
        </w:rPr>
        <w:t xml:space="preserve">. </w:t>
      </w:r>
      <w:r w:rsidR="00B54F85" w:rsidRPr="00753C9C">
        <w:rPr>
          <w:rFonts w:ascii="Times New Roman" w:hAnsi="Times New Roman" w:cs="Times New Roman"/>
        </w:rPr>
        <w:t xml:space="preserve">  </w:t>
      </w:r>
    </w:p>
    <w:p w14:paraId="51D18D60" w14:textId="24EF78AC" w:rsidR="000241DF" w:rsidRDefault="00BB4C58" w:rsidP="0062771C">
      <w:pPr>
        <w:spacing w:line="360" w:lineRule="auto"/>
        <w:rPr>
          <w:rFonts w:ascii="Times New Roman" w:hAnsi="Times New Roman" w:cs="Times New Roman"/>
        </w:rPr>
      </w:pPr>
      <w:r>
        <w:rPr>
          <w:rFonts w:ascii="Times New Roman" w:hAnsi="Times New Roman" w:cs="Times New Roman"/>
        </w:rPr>
        <w:tab/>
      </w:r>
      <w:r w:rsidR="000241DF" w:rsidRPr="00753C9C">
        <w:rPr>
          <w:rFonts w:ascii="Times New Roman" w:hAnsi="Times New Roman" w:cs="Times New Roman"/>
        </w:rPr>
        <w:t>Light detection and ranging (LiDAR) has seen growing use in forest remote sensing</w:t>
      </w:r>
      <w:r w:rsidR="003C3157" w:rsidRPr="00753C9C">
        <w:rPr>
          <w:rFonts w:ascii="Times New Roman" w:hAnsi="Times New Roman" w:cs="Times New Roman"/>
        </w:rPr>
        <w:t>.</w:t>
      </w:r>
      <w:r w:rsidR="000241DF" w:rsidRPr="00753C9C">
        <w:rPr>
          <w:rFonts w:ascii="Times New Roman" w:hAnsi="Times New Roman" w:cs="Times New Roman"/>
        </w:rPr>
        <w:t xml:space="preserve"> </w:t>
      </w:r>
      <w:r w:rsidR="003C3157" w:rsidRPr="00753C9C">
        <w:rPr>
          <w:rFonts w:ascii="Times New Roman" w:hAnsi="Times New Roman" w:cs="Times New Roman"/>
        </w:rPr>
        <w:t>LiDAR</w:t>
      </w:r>
      <w:r w:rsidR="000241DF" w:rsidRPr="00753C9C">
        <w:rPr>
          <w:rFonts w:ascii="Times New Roman" w:hAnsi="Times New Roman" w:cs="Times New Roman"/>
        </w:rPr>
        <w:t xml:space="preserve"> can penetrate the canopy layer to describe </w:t>
      </w:r>
      <w:r w:rsidR="00CA08FC" w:rsidRPr="00753C9C">
        <w:rPr>
          <w:rFonts w:ascii="Times New Roman" w:hAnsi="Times New Roman" w:cs="Times New Roman"/>
        </w:rPr>
        <w:t xml:space="preserve">the </w:t>
      </w:r>
      <w:r w:rsidR="000241DF" w:rsidRPr="00753C9C">
        <w:rPr>
          <w:rFonts w:ascii="Times New Roman" w:hAnsi="Times New Roman" w:cs="Times New Roman"/>
        </w:rPr>
        <w:t>subcanopy vegetation and topography</w:t>
      </w:r>
      <w:r w:rsidR="000019B9" w:rsidRPr="00753C9C">
        <w:rPr>
          <w:rFonts w:ascii="Times New Roman" w:hAnsi="Times New Roman" w:cs="Times New Roman"/>
        </w:rPr>
        <w:t xml:space="preserve"> </w:t>
      </w:r>
      <w:r w:rsidR="00CA08FC" w:rsidRPr="00753C9C">
        <w:rPr>
          <w:rFonts w:ascii="Times New Roman" w:hAnsi="Times New Roman" w:cs="Times New Roman"/>
        </w:rPr>
        <w:t xml:space="preserve">of </w:t>
      </w:r>
      <w:r w:rsidR="000019B9" w:rsidRPr="00753C9C">
        <w:rPr>
          <w:rFonts w:ascii="Times New Roman" w:hAnsi="Times New Roman" w:cs="Times New Roman"/>
        </w:rPr>
        <w:t xml:space="preserve">a forest ecosystem, which have strong influence </w:t>
      </w:r>
      <w:r w:rsidR="003C3157" w:rsidRPr="00753C9C">
        <w:rPr>
          <w:rFonts w:ascii="Times New Roman" w:hAnsi="Times New Roman" w:cs="Times New Roman"/>
        </w:rPr>
        <w:t xml:space="preserve">on drought response and wildfire susceptibility </w:t>
      </w:r>
      <w:r w:rsidR="003C3157" w:rsidRPr="00753C9C">
        <w:rPr>
          <w:rFonts w:ascii="Times New Roman" w:hAnsi="Times New Roman" w:cs="Times New Roman"/>
        </w:rPr>
        <w:fldChar w:fldCharType="begin"/>
      </w:r>
      <w:r w:rsidR="003C3157" w:rsidRPr="00753C9C">
        <w:rPr>
          <w:rFonts w:ascii="Times New Roman" w:hAnsi="Times New Roman" w:cs="Times New Roman"/>
        </w:rPr>
        <w:instrText xml:space="preserve"> ADDIN ZOTERO_ITEM CSL_CITATION {"citationID":"o6z0Uhqc","properties":{"formattedCitation":"(Jarron et al., 2020; Zhao et al., 2022)","plainCitation":"(Jarron et al., 2020; Zhao et al., 2022)","noteIndex":0},"citationItems":[{"id":38,"uris":["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rsidR="003C3157" w:rsidRPr="00753C9C">
        <w:rPr>
          <w:rFonts w:ascii="Times New Roman" w:hAnsi="Times New Roman" w:cs="Times New Roman"/>
        </w:rPr>
        <w:fldChar w:fldCharType="separate"/>
      </w:r>
      <w:r w:rsidR="000E6FAC" w:rsidRPr="00753C9C">
        <w:rPr>
          <w:rFonts w:ascii="Times New Roman" w:hAnsi="Times New Roman" w:cs="Times New Roman"/>
        </w:rPr>
        <w:t>(Jarron et al., 2020; Zhao et al., 2022)</w:t>
      </w:r>
      <w:r w:rsidR="003C3157" w:rsidRPr="00753C9C">
        <w:rPr>
          <w:rFonts w:ascii="Times New Roman" w:hAnsi="Times New Roman" w:cs="Times New Roman"/>
        </w:rPr>
        <w:fldChar w:fldCharType="end"/>
      </w:r>
      <w:r w:rsidR="00B04633" w:rsidRPr="00753C9C">
        <w:rPr>
          <w:rFonts w:ascii="Times New Roman" w:hAnsi="Times New Roman" w:cs="Times New Roman"/>
        </w:rPr>
        <w:t>. LiDAR is also used for estimating aboveground biomass of forest ecosystems—an essential task for quantifying the global carbon budget and upholding internation</w:t>
      </w:r>
      <w:r w:rsidR="00350723" w:rsidRPr="00753C9C">
        <w:rPr>
          <w:rFonts w:ascii="Times New Roman" w:hAnsi="Times New Roman" w:cs="Times New Roman"/>
        </w:rPr>
        <w:t>al</w:t>
      </w:r>
      <w:r w:rsidR="00B04633" w:rsidRPr="00753C9C">
        <w:rPr>
          <w:rFonts w:ascii="Times New Roman" w:hAnsi="Times New Roman" w:cs="Times New Roman"/>
        </w:rPr>
        <w:t xml:space="preserve"> climate emissions agreements</w:t>
      </w:r>
      <w:r w:rsidR="00CA08FC" w:rsidRPr="00753C9C">
        <w:rPr>
          <w:rFonts w:ascii="Times New Roman" w:hAnsi="Times New Roman" w:cs="Times New Roman"/>
        </w:rPr>
        <w:t>—more accurately than optical sensors</w:t>
      </w:r>
      <w:r w:rsidR="00B04633" w:rsidRPr="00753C9C">
        <w:rPr>
          <w:rFonts w:ascii="Times New Roman" w:hAnsi="Times New Roman" w:cs="Times New Roman"/>
        </w:rPr>
        <w:t xml:space="preserve"> </w:t>
      </w:r>
      <w:r w:rsidR="00350723" w:rsidRPr="00753C9C">
        <w:rPr>
          <w:rFonts w:ascii="Times New Roman" w:hAnsi="Times New Roman" w:cs="Times New Roman"/>
        </w:rPr>
        <w:fldChar w:fldCharType="begin"/>
      </w:r>
      <w:r w:rsidR="00350723" w:rsidRPr="00753C9C">
        <w:rPr>
          <w:rFonts w:ascii="Times New Roman" w:hAnsi="Times New Roman" w:cs="Times New Roman"/>
        </w:rPr>
        <w:instrText xml:space="preserve"> ADDIN ZOTERO_ITEM CSL_CITATION {"citationID":"HtKTRk2m","properties":{"formattedCitation":"(Neuenschwander et al., 2023; Zolkos et al., 2013)","plainCitation":"(Neuenschwander et al., 2023; Zolkos et al., 201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350723" w:rsidRPr="00753C9C">
        <w:rPr>
          <w:rFonts w:ascii="Times New Roman" w:hAnsi="Times New Roman" w:cs="Times New Roman"/>
        </w:rPr>
        <w:fldChar w:fldCharType="separate"/>
      </w:r>
      <w:r w:rsidR="000E6FAC" w:rsidRPr="00753C9C">
        <w:rPr>
          <w:rFonts w:ascii="Times New Roman" w:hAnsi="Times New Roman" w:cs="Times New Roman"/>
        </w:rPr>
        <w:t>(Neuenschwander et al., 2023; Zolkos et al., 2013)</w:t>
      </w:r>
      <w:r w:rsidR="00350723" w:rsidRPr="00753C9C">
        <w:rPr>
          <w:rFonts w:ascii="Times New Roman" w:hAnsi="Times New Roman" w:cs="Times New Roman"/>
        </w:rPr>
        <w:fldChar w:fldCharType="end"/>
      </w:r>
      <w:r w:rsidR="00603C4A" w:rsidRPr="00753C9C">
        <w:rPr>
          <w:rFonts w:ascii="Times New Roman" w:hAnsi="Times New Roman" w:cs="Times New Roman"/>
        </w:rPr>
        <w:t xml:space="preserve">. Commonly, LiDAR data is used to describe the structural complexity of forests to infer ecosystem functions by quantifying traits like canopy cover, foliage height diversity, top rugosity, leaf area index, </w:t>
      </w:r>
      <w:r w:rsidR="00DB4156">
        <w:rPr>
          <w:rFonts w:ascii="Times New Roman" w:hAnsi="Times New Roman" w:cs="Times New Roman"/>
        </w:rPr>
        <w:t xml:space="preserve">and </w:t>
      </w:r>
      <w:r w:rsidR="00603C4A" w:rsidRPr="00753C9C">
        <w:rPr>
          <w:rFonts w:ascii="Times New Roman" w:hAnsi="Times New Roman" w:cs="Times New Roman"/>
        </w:rPr>
        <w:t>leaf area density. This study uses canopy height as the primary forest structural characteristic, as tree height data is fundamental to forest management for estimating stem volume, describing stand health, and modeling forest biomass</w:t>
      </w:r>
      <w:r w:rsidR="00C405FA" w:rsidRPr="00753C9C">
        <w:rPr>
          <w:rFonts w:ascii="Times New Roman" w:hAnsi="Times New Roman" w:cs="Times New Roman"/>
        </w:rPr>
        <w:t xml:space="preserve"> </w:t>
      </w:r>
      <w:r w:rsidR="00C405FA" w:rsidRPr="00753C9C">
        <w:rPr>
          <w:rFonts w:ascii="Times New Roman" w:hAnsi="Times New Roman" w:cs="Times New Roman"/>
        </w:rPr>
        <w:fldChar w:fldCharType="begin"/>
      </w:r>
      <w:r w:rsidR="00C405FA" w:rsidRPr="00753C9C">
        <w:rPr>
          <w:rFonts w:ascii="Times New Roman" w:hAnsi="Times New Roman" w:cs="Times New Roman"/>
        </w:rPr>
        <w:instrText xml:space="preserve"> ADDIN ZOTERO_ITEM CSL_CITATION {"citationID":"JEQMz44z","properties":{"formattedCitation":"(Chen et al., 2023; Mielcarek et al., 2020)","plainCitation":"(Chen et al., 2023; Mielcarek et al., 2020)","noteIndex":0},"citationItems":[{"id":163,"uris":["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405FA" w:rsidRPr="00753C9C">
        <w:rPr>
          <w:rFonts w:ascii="Times New Roman" w:hAnsi="Times New Roman" w:cs="Times New Roman"/>
        </w:rPr>
        <w:fldChar w:fldCharType="separate"/>
      </w:r>
      <w:r w:rsidR="000E6FAC" w:rsidRPr="00753C9C">
        <w:rPr>
          <w:rFonts w:ascii="Times New Roman" w:hAnsi="Times New Roman" w:cs="Times New Roman"/>
        </w:rPr>
        <w:t>(Chen et al., 2023; Mielcarek et al., 2020)</w:t>
      </w:r>
      <w:r w:rsidR="00C405FA" w:rsidRPr="00753C9C">
        <w:rPr>
          <w:rFonts w:ascii="Times New Roman" w:hAnsi="Times New Roman" w:cs="Times New Roman"/>
        </w:rPr>
        <w:fldChar w:fldCharType="end"/>
      </w:r>
      <w:r w:rsidR="00603C4A" w:rsidRPr="00753C9C">
        <w:rPr>
          <w:rFonts w:ascii="Times New Roman" w:hAnsi="Times New Roman" w:cs="Times New Roman"/>
        </w:rPr>
        <w:t xml:space="preserve">. </w:t>
      </w:r>
    </w:p>
    <w:p w14:paraId="67868F27" w14:textId="16816DAE" w:rsidR="0013203B" w:rsidRDefault="00BB4C58" w:rsidP="0093127A">
      <w:pPr>
        <w:spacing w:line="360" w:lineRule="auto"/>
        <w:rPr>
          <w:rFonts w:ascii="Times New Roman" w:hAnsi="Times New Roman" w:cs="Times New Roman"/>
        </w:rPr>
      </w:pPr>
      <w:r>
        <w:rPr>
          <w:rFonts w:ascii="Times New Roman" w:hAnsi="Times New Roman" w:cs="Times New Roman"/>
        </w:rPr>
        <w:tab/>
      </w:r>
      <w:r w:rsidR="0093127A">
        <w:rPr>
          <w:rFonts w:ascii="Times New Roman" w:hAnsi="Times New Roman" w:cs="Times New Roman"/>
        </w:rPr>
        <w:t xml:space="preserve">Airborne laser scanning (ALS) </w:t>
      </w:r>
      <w:r w:rsidR="00F95EC8">
        <w:rPr>
          <w:rFonts w:ascii="Times New Roman" w:hAnsi="Times New Roman" w:cs="Times New Roman"/>
        </w:rPr>
        <w:t xml:space="preserve">distributes </w:t>
      </w:r>
      <w:r w:rsidR="00DB71C2">
        <w:rPr>
          <w:rFonts w:ascii="Times New Roman" w:hAnsi="Times New Roman" w:cs="Times New Roman"/>
        </w:rPr>
        <w:t xml:space="preserve">emitted light along an aircraft’s flight path </w:t>
      </w:r>
      <w:r w:rsidR="00DB71C2">
        <w:rPr>
          <w:rFonts w:ascii="Times New Roman" w:hAnsi="Times New Roman" w:cs="Times New Roman"/>
        </w:rPr>
        <w:fldChar w:fldCharType="begin"/>
      </w:r>
      <w:r w:rsidR="00DB71C2">
        <w:rPr>
          <w:rFonts w:ascii="Times New Roman" w:hAnsi="Times New Roman" w:cs="Times New Roman"/>
        </w:rPr>
        <w:instrText xml:space="preserve"> ADDIN ZOTERO_ITEM CSL_CITATION {"citationID":"en96quNF","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rsidR="00DB71C2">
        <w:rPr>
          <w:rFonts w:ascii="Times New Roman" w:hAnsi="Times New Roman" w:cs="Times New Roman"/>
        </w:rPr>
        <w:fldChar w:fldCharType="separate"/>
      </w:r>
      <w:r w:rsidR="00DB71C2" w:rsidRPr="00DB71C2">
        <w:rPr>
          <w:rFonts w:ascii="Times New Roman" w:hAnsi="Times New Roman" w:cs="Times New Roman"/>
        </w:rPr>
        <w:t>(Maltamo et al., 2014)</w:t>
      </w:r>
      <w:r w:rsidR="00DB71C2">
        <w:rPr>
          <w:rFonts w:ascii="Times New Roman" w:hAnsi="Times New Roman" w:cs="Times New Roman"/>
        </w:rPr>
        <w:fldChar w:fldCharType="end"/>
      </w:r>
      <w:r w:rsidR="00DB71C2">
        <w:rPr>
          <w:rFonts w:ascii="Times New Roman" w:hAnsi="Times New Roman" w:cs="Times New Roman"/>
        </w:rPr>
        <w:t xml:space="preserve">, often used for research at scales larger than individual forest stands. ALS sensor technology can collect data at </w:t>
      </w:r>
      <w:r w:rsidR="00F95EC8">
        <w:rPr>
          <w:rFonts w:ascii="Times New Roman" w:hAnsi="Times New Roman" w:cs="Times New Roman"/>
        </w:rPr>
        <w:t>hundreds or thousands</w:t>
      </w:r>
      <w:r w:rsidR="00DB71C2">
        <w:rPr>
          <w:rFonts w:ascii="Times New Roman" w:hAnsi="Times New Roman" w:cs="Times New Roman"/>
        </w:rPr>
        <w:t xml:space="preserve"> of points per square meter, </w:t>
      </w:r>
      <w:r w:rsidR="00F95EC8">
        <w:rPr>
          <w:rFonts w:ascii="Times New Roman" w:hAnsi="Times New Roman" w:cs="Times New Roman"/>
        </w:rPr>
        <w:t xml:space="preserve">overcoming the difficulties of traditional sampling techniques in remote or topographically </w:t>
      </w:r>
      <w:r w:rsidR="00F95EC8">
        <w:rPr>
          <w:rFonts w:ascii="Times New Roman" w:hAnsi="Times New Roman" w:cs="Times New Roman"/>
        </w:rPr>
        <w:lastRenderedPageBreak/>
        <w:t xml:space="preserve">complex areas </w:t>
      </w:r>
      <w:r w:rsidR="00F95EC8">
        <w:rPr>
          <w:rFonts w:ascii="Times New Roman" w:hAnsi="Times New Roman" w:cs="Times New Roman"/>
        </w:rPr>
        <w:fldChar w:fldCharType="begin"/>
      </w:r>
      <w:r w:rsidR="00F95EC8">
        <w:rPr>
          <w:rFonts w:ascii="Times New Roman" w:hAnsi="Times New Roman" w:cs="Times New Roman"/>
        </w:rPr>
        <w:instrText xml:space="preserve"> ADDIN ZOTERO_ITEM CSL_CITATION {"citationID":"Tx73PIw8","properties":{"formattedCitation":"(Sumnall et al., 2022; Wilkes et al., 2015; Xiang et al., 2024)","plainCitation":"(Sumnall et al., 2022; Wilkes et al., 2015; Xiang et al., 2024)","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w:instrText>
      </w:r>
      <w:r w:rsidR="00F95EC8" w:rsidRPr="00AE2F25">
        <w:rPr>
          <w:rFonts w:ascii="Times New Roman" w:hAnsi="Times New Roman" w:cs="Times New Roman"/>
        </w:rPr>
        <w:instrText xml:space="preserve">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rsidR="00F95EC8">
        <w:rPr>
          <w:rFonts w:ascii="Times New Roman" w:hAnsi="Times New Roman" w:cs="Times New Roman"/>
        </w:rPr>
        <w:fldChar w:fldCharType="separate"/>
      </w:r>
      <w:r w:rsidR="00F95EC8" w:rsidRPr="00AE2F25">
        <w:rPr>
          <w:rFonts w:ascii="Times New Roman" w:hAnsi="Times New Roman" w:cs="Times New Roman"/>
        </w:rPr>
        <w:t>(Sumnall et al., 2022; Wilkes et al., 2015; Xiang et al., 2024)</w:t>
      </w:r>
      <w:r w:rsidR="00F95EC8">
        <w:rPr>
          <w:rFonts w:ascii="Times New Roman" w:hAnsi="Times New Roman" w:cs="Times New Roman"/>
        </w:rPr>
        <w:fldChar w:fldCharType="end"/>
      </w:r>
      <w:r w:rsidR="00F95EC8" w:rsidRPr="00AE2F25">
        <w:rPr>
          <w:rFonts w:ascii="Times New Roman" w:hAnsi="Times New Roman" w:cs="Times New Roman"/>
        </w:rPr>
        <w:t xml:space="preserve">. </w:t>
      </w:r>
      <w:r w:rsidR="00F95EC8" w:rsidRPr="00F95EC8">
        <w:rPr>
          <w:rFonts w:ascii="Times New Roman" w:hAnsi="Times New Roman" w:cs="Times New Roman"/>
        </w:rPr>
        <w:t>The spatial co</w:t>
      </w:r>
      <w:r w:rsidR="00F95EC8">
        <w:rPr>
          <w:rFonts w:ascii="Times New Roman" w:hAnsi="Times New Roman" w:cs="Times New Roman"/>
        </w:rPr>
        <w:t xml:space="preserve">verage of ALS is invaluable for forest research across ecological gradients, with programs </w:t>
      </w:r>
      <w:r w:rsidR="009276DD">
        <w:rPr>
          <w:rFonts w:ascii="Times New Roman" w:hAnsi="Times New Roman" w:cs="Times New Roman"/>
        </w:rPr>
        <w:t xml:space="preserve">like the U.S. Geological Survey </w:t>
      </w:r>
      <w:r w:rsidR="00AE2F25">
        <w:rPr>
          <w:rFonts w:ascii="Times New Roman" w:hAnsi="Times New Roman" w:cs="Times New Roman"/>
        </w:rPr>
        <w:t xml:space="preserve">(USGS) </w:t>
      </w:r>
      <w:r w:rsidR="009276DD">
        <w:rPr>
          <w:rFonts w:ascii="Times New Roman" w:hAnsi="Times New Roman" w:cs="Times New Roman"/>
        </w:rPr>
        <w:t>3D Elevation Program and the National Ecological Observatory Network Airborne Observation Platform providing ALS data for a range of forested environments.</w:t>
      </w:r>
      <w:r w:rsidR="00F43562">
        <w:rPr>
          <w:rFonts w:ascii="Times New Roman" w:hAnsi="Times New Roman" w:cs="Times New Roman"/>
        </w:rPr>
        <w:t xml:space="preserve"> </w:t>
      </w:r>
      <w:r w:rsidR="00D9452B">
        <w:rPr>
          <w:rFonts w:ascii="Times New Roman" w:hAnsi="Times New Roman" w:cs="Times New Roman"/>
        </w:rPr>
        <w:t>While</w:t>
      </w:r>
      <w:r w:rsidR="009276DD">
        <w:rPr>
          <w:rFonts w:ascii="Times New Roman" w:hAnsi="Times New Roman" w:cs="Times New Roman"/>
        </w:rPr>
        <w:t xml:space="preserve"> the accuracy of tree height estimations from ALS are dependent upon species composition</w:t>
      </w:r>
      <w:r w:rsidR="00C55D7A">
        <w:rPr>
          <w:rFonts w:ascii="Times New Roman" w:hAnsi="Times New Roman" w:cs="Times New Roman"/>
        </w:rPr>
        <w:t xml:space="preserve">, aircraft flight height, and scanner pulse density, LiDAR sensors often underestimate tree height due to the unlikely nature of laser pulses returning from the top of a tree </w:t>
      </w:r>
      <w:r w:rsidR="00C55D7A">
        <w:rPr>
          <w:rFonts w:ascii="Times New Roman" w:hAnsi="Times New Roman" w:cs="Times New Roman"/>
        </w:rPr>
        <w:fldChar w:fldCharType="begin"/>
      </w:r>
      <w:r w:rsidR="00C55D7A">
        <w:rPr>
          <w:rFonts w:ascii="Times New Roman" w:hAnsi="Times New Roman" w:cs="Times New Roman"/>
        </w:rPr>
        <w:instrText xml:space="preserve"> ADDIN ZOTERO_ITEM CSL_CITATION {"citationID":"b9TGXY47","properties":{"formattedCitation":"(Yu et al., 2004; Zhao et al., 2018)","plainCitation":"(Yu et al., 2004; Zhao et al., 2018)","noteIndex":0},"citationItems":[{"id":84,"uris":["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rsidR="00C55D7A">
        <w:rPr>
          <w:rFonts w:ascii="Times New Roman" w:hAnsi="Times New Roman" w:cs="Times New Roman"/>
        </w:rPr>
        <w:fldChar w:fldCharType="separate"/>
      </w:r>
      <w:r w:rsidR="00C55D7A" w:rsidRPr="00C55D7A">
        <w:rPr>
          <w:rFonts w:ascii="Times New Roman" w:hAnsi="Times New Roman" w:cs="Times New Roman"/>
        </w:rPr>
        <w:t>(Yu et al., 2004; Zhao et al., 2018)</w:t>
      </w:r>
      <w:r w:rsidR="00C55D7A">
        <w:rPr>
          <w:rFonts w:ascii="Times New Roman" w:hAnsi="Times New Roman" w:cs="Times New Roman"/>
        </w:rPr>
        <w:fldChar w:fldCharType="end"/>
      </w:r>
      <w:r w:rsidR="00C55D7A">
        <w:rPr>
          <w:rFonts w:ascii="Times New Roman" w:hAnsi="Times New Roman" w:cs="Times New Roman"/>
        </w:rPr>
        <w:t xml:space="preserve">. Multiple studies have found that tree height can be estimated by ALS to within half a meter for pine species </w:t>
      </w:r>
      <w:r w:rsidR="00A942E1">
        <w:rPr>
          <w:rFonts w:ascii="Times New Roman" w:hAnsi="Times New Roman" w:cs="Times New Roman"/>
        </w:rPr>
        <w:fldChar w:fldCharType="begin"/>
      </w:r>
      <w:r w:rsidR="00A942E1">
        <w:rPr>
          <w:rFonts w:ascii="Times New Roman" w:hAnsi="Times New Roman" w:cs="Times New Roman"/>
        </w:rPr>
        <w:instrText xml:space="preserve"> ADDIN ZOTERO_ITEM CSL_CITATION {"citationID":"nEoZmBkh","properties":{"formattedCitation":"(Andersen et al., 2006; Roberts et al., 2005)","plainCitation":"(Andersen et al., 2006; Roberts et al., 2005)","noteIndex":0},"citationItems":[{"id":81,"uris":["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rsidR="00A942E1">
        <w:rPr>
          <w:rFonts w:ascii="Times New Roman" w:hAnsi="Times New Roman" w:cs="Times New Roman"/>
        </w:rPr>
        <w:fldChar w:fldCharType="separate"/>
      </w:r>
      <w:r w:rsidR="00A942E1" w:rsidRPr="00A942E1">
        <w:rPr>
          <w:rFonts w:ascii="Times New Roman" w:hAnsi="Times New Roman" w:cs="Times New Roman"/>
        </w:rPr>
        <w:t>(Andersen et al., 2006; Roberts et al., 2005)</w:t>
      </w:r>
      <w:r w:rsidR="00A942E1">
        <w:rPr>
          <w:rFonts w:ascii="Times New Roman" w:hAnsi="Times New Roman" w:cs="Times New Roman"/>
        </w:rPr>
        <w:fldChar w:fldCharType="end"/>
      </w:r>
      <w:r w:rsidR="00A942E1">
        <w:rPr>
          <w:rFonts w:ascii="Times New Roman" w:hAnsi="Times New Roman" w:cs="Times New Roman"/>
        </w:rPr>
        <w:t>. ALS data from the 3D</w:t>
      </w:r>
      <w:r w:rsidR="00AE2F25">
        <w:rPr>
          <w:rFonts w:ascii="Times New Roman" w:hAnsi="Times New Roman" w:cs="Times New Roman"/>
        </w:rPr>
        <w:t xml:space="preserve"> Elevation Program (3DEP), </w:t>
      </w:r>
      <w:r w:rsidR="00A942E1">
        <w:rPr>
          <w:rFonts w:ascii="Times New Roman" w:hAnsi="Times New Roman" w:cs="Times New Roman"/>
        </w:rPr>
        <w:t>used in this study</w:t>
      </w:r>
      <w:r w:rsidR="00AE2F25">
        <w:rPr>
          <w:rFonts w:ascii="Times New Roman" w:hAnsi="Times New Roman" w:cs="Times New Roman"/>
        </w:rPr>
        <w:t>,</w:t>
      </w:r>
      <w:r w:rsidR="00A942E1">
        <w:rPr>
          <w:rFonts w:ascii="Times New Roman" w:hAnsi="Times New Roman" w:cs="Times New Roman"/>
        </w:rPr>
        <w:t xml:space="preserve"> has </w:t>
      </w:r>
      <w:r w:rsidR="004F68EF">
        <w:rPr>
          <w:rFonts w:ascii="Times New Roman" w:hAnsi="Times New Roman" w:cs="Times New Roman"/>
        </w:rPr>
        <w:t xml:space="preserve">been used to create high-resolution canopy height models and </w:t>
      </w:r>
      <w:r w:rsidR="004F79FC">
        <w:rPr>
          <w:rFonts w:ascii="Times New Roman" w:hAnsi="Times New Roman" w:cs="Times New Roman"/>
        </w:rPr>
        <w:t xml:space="preserve">accurately predict the </w:t>
      </w:r>
      <w:r w:rsidR="00A942E1">
        <w:rPr>
          <w:rFonts w:ascii="Times New Roman" w:hAnsi="Times New Roman" w:cs="Times New Roman"/>
        </w:rPr>
        <w:t xml:space="preserve">dominant height </w:t>
      </w:r>
      <w:r w:rsidR="004F79FC">
        <w:rPr>
          <w:rFonts w:ascii="Times New Roman" w:hAnsi="Times New Roman" w:cs="Times New Roman"/>
        </w:rPr>
        <w:t xml:space="preserve">and site index </w:t>
      </w:r>
      <w:r w:rsidR="00A942E1">
        <w:rPr>
          <w:rFonts w:ascii="Times New Roman" w:hAnsi="Times New Roman" w:cs="Times New Roman"/>
        </w:rPr>
        <w:t>of forests</w:t>
      </w:r>
      <w:r w:rsidR="00EA749B">
        <w:rPr>
          <w:rFonts w:ascii="Times New Roman" w:hAnsi="Times New Roman" w:cs="Times New Roman"/>
        </w:rPr>
        <w:t xml:space="preserve"> </w:t>
      </w:r>
      <w:r w:rsidR="004F79FC">
        <w:rPr>
          <w:rFonts w:ascii="Times New Roman" w:hAnsi="Times New Roman" w:cs="Times New Roman"/>
        </w:rPr>
        <w:fldChar w:fldCharType="begin"/>
      </w:r>
      <w:r w:rsidR="004F79FC">
        <w:rPr>
          <w:rFonts w:ascii="Times New Roman" w:hAnsi="Times New Roman" w:cs="Times New Roman"/>
        </w:rPr>
        <w:instrText xml:space="preserve"> ADDIN ZOTERO_ITEM CSL_CITATION {"citationID":"z6UH46OL","properties":{"formattedCitation":"(Oh et al., 2022; Ribas-Costa et al., 2024)","plainCitation":"(Oh et al., 2022; Ribas-Costa et al., 2024)","noteIndex":0},"citationItems":[{"id":86,"uris":["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4F79FC">
        <w:rPr>
          <w:rFonts w:ascii="Times New Roman" w:hAnsi="Times New Roman" w:cs="Times New Roman"/>
        </w:rPr>
        <w:fldChar w:fldCharType="separate"/>
      </w:r>
      <w:r w:rsidR="004F79FC" w:rsidRPr="004F79FC">
        <w:rPr>
          <w:rFonts w:ascii="Times New Roman" w:hAnsi="Times New Roman" w:cs="Times New Roman"/>
        </w:rPr>
        <w:t>(Oh et al., 2022; Ribas-Costa et al., 2024)</w:t>
      </w:r>
      <w:r w:rsidR="004F79FC">
        <w:rPr>
          <w:rFonts w:ascii="Times New Roman" w:hAnsi="Times New Roman" w:cs="Times New Roman"/>
        </w:rPr>
        <w:fldChar w:fldCharType="end"/>
      </w:r>
      <w:r w:rsidR="004F79FC">
        <w:rPr>
          <w:rFonts w:ascii="Times New Roman" w:hAnsi="Times New Roman" w:cs="Times New Roman"/>
        </w:rPr>
        <w:t>.</w:t>
      </w:r>
    </w:p>
    <w:p w14:paraId="6CDDF85F" w14:textId="10A15D6A" w:rsidR="00343691" w:rsidRDefault="00BB4C58" w:rsidP="0093127A">
      <w:pPr>
        <w:spacing w:line="360" w:lineRule="auto"/>
        <w:rPr>
          <w:rFonts w:ascii="Times New Roman" w:hAnsi="Times New Roman" w:cs="Times New Roman"/>
        </w:rPr>
      </w:pPr>
      <w:r>
        <w:rPr>
          <w:rFonts w:ascii="Times New Roman" w:hAnsi="Times New Roman" w:cs="Times New Roman"/>
        </w:rPr>
        <w:tab/>
      </w:r>
      <w:r w:rsidR="00343691">
        <w:rPr>
          <w:rFonts w:ascii="Times New Roman" w:hAnsi="Times New Roman" w:cs="Times New Roman"/>
        </w:rPr>
        <w:t xml:space="preserve">Forest height growth </w:t>
      </w:r>
      <w:r w:rsidR="0013203B">
        <w:rPr>
          <w:rFonts w:ascii="Times New Roman" w:hAnsi="Times New Roman" w:cs="Times New Roman"/>
        </w:rPr>
        <w:t>is</w:t>
      </w:r>
      <w:r w:rsidR="00343691">
        <w:rPr>
          <w:rFonts w:ascii="Times New Roman" w:hAnsi="Times New Roman" w:cs="Times New Roman"/>
        </w:rPr>
        <w:t xml:space="preserve"> </w:t>
      </w:r>
      <w:r w:rsidR="0013203B">
        <w:rPr>
          <w:rFonts w:ascii="Times New Roman" w:hAnsi="Times New Roman" w:cs="Times New Roman"/>
        </w:rPr>
        <w:t xml:space="preserve">itself </w:t>
      </w:r>
      <w:r w:rsidR="00343691">
        <w:rPr>
          <w:rFonts w:ascii="Times New Roman" w:hAnsi="Times New Roman" w:cs="Times New Roman"/>
        </w:rPr>
        <w:t xml:space="preserve">heavily influenced by external factors, and estimating year-over-year height growth with ALS could be subject to non-trivial </w:t>
      </w:r>
      <w:r w:rsidR="00F43562">
        <w:rPr>
          <w:rFonts w:ascii="Times New Roman" w:hAnsi="Times New Roman" w:cs="Times New Roman"/>
        </w:rPr>
        <w:t>errors due to</w:t>
      </w:r>
      <w:r w:rsidR="0013203B">
        <w:rPr>
          <w:rFonts w:ascii="Times New Roman" w:hAnsi="Times New Roman" w:cs="Times New Roman"/>
        </w:rPr>
        <w:t xml:space="preserve"> ALS </w:t>
      </w:r>
      <w:r w:rsidR="00F43562">
        <w:rPr>
          <w:rFonts w:ascii="Times New Roman" w:hAnsi="Times New Roman" w:cs="Times New Roman"/>
        </w:rPr>
        <w:t>point density</w:t>
      </w:r>
      <w:r w:rsidR="0013203B">
        <w:rPr>
          <w:rFonts w:ascii="Times New Roman" w:hAnsi="Times New Roman" w:cs="Times New Roman"/>
        </w:rPr>
        <w:t xml:space="preserve">, </w:t>
      </w:r>
      <w:r w:rsidR="00F43562">
        <w:rPr>
          <w:rFonts w:ascii="Times New Roman" w:hAnsi="Times New Roman" w:cs="Times New Roman"/>
        </w:rPr>
        <w:t xml:space="preserve"> </w:t>
      </w:r>
      <w:r w:rsidR="0013203B">
        <w:rPr>
          <w:rFonts w:ascii="Times New Roman" w:hAnsi="Times New Roman" w:cs="Times New Roman"/>
        </w:rPr>
        <w:t xml:space="preserve">the method of tree </w:t>
      </w:r>
      <w:r w:rsidR="0006015D">
        <w:rPr>
          <w:rFonts w:ascii="Times New Roman" w:hAnsi="Times New Roman" w:cs="Times New Roman"/>
        </w:rPr>
        <w:t>identification</w:t>
      </w:r>
      <w:r w:rsidR="0013203B">
        <w:rPr>
          <w:rFonts w:ascii="Times New Roman" w:hAnsi="Times New Roman" w:cs="Times New Roman"/>
        </w:rPr>
        <w:t xml:space="preserve"> in </w:t>
      </w:r>
      <w:r w:rsidR="0006015D">
        <w:rPr>
          <w:rFonts w:ascii="Times New Roman" w:hAnsi="Times New Roman" w:cs="Times New Roman"/>
        </w:rPr>
        <w:t>point cloud data</w:t>
      </w:r>
      <w:r w:rsidR="0013203B">
        <w:rPr>
          <w:rFonts w:ascii="Times New Roman" w:hAnsi="Times New Roman" w:cs="Times New Roman"/>
        </w:rPr>
        <w:t xml:space="preserve">, and time interval between measurements </w:t>
      </w:r>
      <w:r w:rsidR="0013203B">
        <w:rPr>
          <w:rFonts w:ascii="Times New Roman" w:hAnsi="Times New Roman" w:cs="Times New Roman"/>
        </w:rPr>
        <w:fldChar w:fldCharType="begin"/>
      </w:r>
      <w:r w:rsidR="0013203B">
        <w:rPr>
          <w:rFonts w:ascii="Times New Roman" w:hAnsi="Times New Roman" w:cs="Times New Roman"/>
        </w:rPr>
        <w:instrText xml:space="preserve"> ADDIN ZOTERO_ITEM CSL_CITATION {"citationID":"JhBz8YfH","properties":{"formattedCitation":"(Guerra-Hern\\uc0\\u225{}ndez et al., 2021; Socha et al., 2020)","plainCitation":"(Guerra-Hernández et al., 2021; Socha et al., 2020)","noteIndex":0},"citationItems":[{"id":78,"uris":["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77,"uris":["http://zotero.org/users/16907877/items/ZRIIZANA"],"itemData":{"id":77,"type":"article-journal","container-title":"International Journal of Applied Earth Observation and Geoinformation","DOI":"10.1016/j.jag.2020.102129","ISSN":"15698432","journalAbbreviation":"International Journal of Applied Earth Observation and Geoinformation","language":"en","page":"102129","source":"DOI.org (Crossref)","title":"Assessing the Sensitivity of Site Index Models Developed Using Bi-Temporal Airborne Laser Scanning Data to Different Top Height Estimates and Grid Cell Sizes","volume":"91","author":[{"family":"Socha","given":"Jarosław"},{"family":"Hawryło","given":"Paweł"},{"family":"Stereńczak","given":"Krzysztof"},{"family":"Miścicki","given":"Stanisław"},{"family":"Tymińska-Czabańska","given":"Luiza"},{"family":"Młocek","given":"Wojciech"},{"family":"Gruba","given":"Piotr"}],"issued":{"date-parts":[["2020",9]]},"citation-key":"sochaAssessingSensitivitySite2020"}}],"schema":"https://github.com/citation-style-language/schema/raw/master/csl-citation.json"} </w:instrText>
      </w:r>
      <w:r w:rsidR="0013203B">
        <w:rPr>
          <w:rFonts w:ascii="Times New Roman" w:hAnsi="Times New Roman" w:cs="Times New Roman"/>
        </w:rPr>
        <w:fldChar w:fldCharType="separate"/>
      </w:r>
      <w:r w:rsidR="0013203B" w:rsidRPr="0013203B">
        <w:rPr>
          <w:rFonts w:ascii="Times New Roman" w:hAnsi="Times New Roman" w:cs="Times New Roman"/>
          <w:kern w:val="0"/>
        </w:rPr>
        <w:t>(Guerra-Hernández et al., 2021; Socha et al., 2020)</w:t>
      </w:r>
      <w:r w:rsidR="0013203B">
        <w:rPr>
          <w:rFonts w:ascii="Times New Roman" w:hAnsi="Times New Roman" w:cs="Times New Roman"/>
        </w:rPr>
        <w:fldChar w:fldCharType="end"/>
      </w:r>
      <w:r w:rsidR="00F43562">
        <w:rPr>
          <w:rFonts w:ascii="Times New Roman" w:hAnsi="Times New Roman" w:cs="Times New Roman"/>
        </w:rPr>
        <w:t xml:space="preserve">. Identifying </w:t>
      </w:r>
      <w:r w:rsidR="0013203B">
        <w:rPr>
          <w:rFonts w:ascii="Times New Roman" w:hAnsi="Times New Roman" w:cs="Times New Roman"/>
        </w:rPr>
        <w:t xml:space="preserve">forest </w:t>
      </w:r>
      <w:r w:rsidR="00F43562">
        <w:rPr>
          <w:rFonts w:ascii="Times New Roman" w:hAnsi="Times New Roman" w:cs="Times New Roman"/>
        </w:rPr>
        <w:t xml:space="preserve">height growth with repeat ALS requires ample time between </w:t>
      </w:r>
      <w:r w:rsidR="0013203B">
        <w:rPr>
          <w:rFonts w:ascii="Times New Roman" w:hAnsi="Times New Roman" w:cs="Times New Roman"/>
        </w:rPr>
        <w:t>c</w:t>
      </w:r>
      <w:r w:rsidR="00F43562">
        <w:rPr>
          <w:rFonts w:ascii="Times New Roman" w:hAnsi="Times New Roman" w:cs="Times New Roman"/>
        </w:rPr>
        <w:t>ollections for the growth to exceed the noise of single point-in-time measurements</w:t>
      </w:r>
      <w:r w:rsidR="0013203B">
        <w:rPr>
          <w:rFonts w:ascii="Times New Roman" w:hAnsi="Times New Roman" w:cs="Times New Roman"/>
        </w:rPr>
        <w:t>.</w:t>
      </w:r>
      <w:r w:rsidR="00343691">
        <w:rPr>
          <w:rFonts w:ascii="Times New Roman" w:hAnsi="Times New Roman" w:cs="Times New Roman"/>
        </w:rPr>
        <w:t xml:space="preserve"> </w:t>
      </w:r>
      <w:r w:rsidR="001E3E3D">
        <w:rPr>
          <w:rFonts w:ascii="Times New Roman" w:hAnsi="Times New Roman" w:cs="Times New Roman"/>
        </w:rPr>
        <w:t xml:space="preserve">In a study of spruce, pine, and birch, </w:t>
      </w:r>
      <w:r w:rsidR="004F79FC" w:rsidRPr="004F79FC">
        <w:rPr>
          <w:rFonts w:ascii="Times New Roman" w:hAnsi="Times New Roman" w:cs="Times New Roman"/>
        </w:rPr>
        <w:t>Hyyppä</w:t>
      </w:r>
      <w:r w:rsidR="004F79FC">
        <w:rPr>
          <w:rFonts w:ascii="Times New Roman" w:hAnsi="Times New Roman" w:cs="Times New Roman"/>
        </w:rPr>
        <w:t xml:space="preserve"> </w:t>
      </w:r>
      <w:r w:rsidR="001E3E3D">
        <w:rPr>
          <w:rFonts w:ascii="Times New Roman" w:hAnsi="Times New Roman" w:cs="Times New Roman"/>
        </w:rPr>
        <w:t xml:space="preserve">et al. (2003) found stand-level growth errors primarily below 5 centimeters in a 21-month timeframe. Using the same data, </w:t>
      </w:r>
      <w:r w:rsidR="00A33E68">
        <w:rPr>
          <w:rFonts w:ascii="Times New Roman" w:hAnsi="Times New Roman" w:cs="Times New Roman"/>
        </w:rPr>
        <w:t>Yu et al. (2004) observed that plot-level growth could be determined within 10-15 centimeters</w:t>
      </w:r>
      <w:r w:rsidR="001E3E3D">
        <w:rPr>
          <w:rFonts w:ascii="Times New Roman" w:hAnsi="Times New Roman" w:cs="Times New Roman"/>
        </w:rPr>
        <w:t>.</w:t>
      </w:r>
      <w:r w:rsidR="00414B0B">
        <w:rPr>
          <w:rFonts w:ascii="Times New Roman" w:hAnsi="Times New Roman" w:cs="Times New Roman"/>
        </w:rPr>
        <w:t xml:space="preserve"> In a study of temperate, mature red pine, Hopkinson et al. (2008)</w:t>
      </w:r>
      <w:r w:rsidR="00D81B3A">
        <w:rPr>
          <w:rFonts w:ascii="Times New Roman" w:hAnsi="Times New Roman" w:cs="Times New Roman"/>
        </w:rPr>
        <w:t xml:space="preserve"> observed an approximate growth rate of 0.3 meters per year, and that the LiDAR-estimated growth falls below an acceptable uncertainty value of 10% after 3 years.</w:t>
      </w:r>
      <w:r w:rsidR="00D946D6">
        <w:rPr>
          <w:rFonts w:ascii="Times New Roman" w:hAnsi="Times New Roman" w:cs="Times New Roman"/>
        </w:rPr>
        <w:t xml:space="preserve"> </w:t>
      </w:r>
      <w:r w:rsidR="00D81B3A">
        <w:rPr>
          <w:rFonts w:ascii="Times New Roman" w:hAnsi="Times New Roman" w:cs="Times New Roman"/>
        </w:rPr>
        <w:t>Despite impressive performance in estimating forest height and growth ALS data is not without its shortcomings, with collection costs prohibitive to highly repeat or global coverage</w:t>
      </w:r>
      <w:r w:rsidR="002C5048">
        <w:rPr>
          <w:rFonts w:ascii="Times New Roman" w:hAnsi="Times New Roman" w:cs="Times New Roman"/>
        </w:rPr>
        <w:t xml:space="preserve"> </w:t>
      </w:r>
      <w:r w:rsidR="002C5048">
        <w:rPr>
          <w:rFonts w:ascii="Times New Roman" w:hAnsi="Times New Roman" w:cs="Times New Roman"/>
        </w:rPr>
        <w:fldChar w:fldCharType="begin"/>
      </w:r>
      <w:r w:rsidR="002C5048">
        <w:rPr>
          <w:rFonts w:ascii="Times New Roman" w:hAnsi="Times New Roman" w:cs="Times New Roman"/>
        </w:rPr>
        <w:instrText xml:space="preserve"> ADDIN ZOTERO_ITEM CSL_CITATION {"citationID":"uYsyztkA","properties":{"formattedCitation":"(Hancock et al., 2021; Liu et al., 2019)","plainCitation":"(Hancock et al., 2021; Liu et al., 2019)","noteIndex":0},"citationItems":[{"id":59,"uris":["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rsidR="002C5048">
        <w:rPr>
          <w:rFonts w:ascii="Times New Roman" w:hAnsi="Times New Roman" w:cs="Times New Roman"/>
        </w:rPr>
        <w:fldChar w:fldCharType="separate"/>
      </w:r>
      <w:r w:rsidR="002C5048" w:rsidRPr="002C5048">
        <w:rPr>
          <w:rFonts w:ascii="Times New Roman" w:hAnsi="Times New Roman" w:cs="Times New Roman"/>
        </w:rPr>
        <w:t>(Hancock et al., 2021; Liu et al., 2019)</w:t>
      </w:r>
      <w:r w:rsidR="002C5048">
        <w:rPr>
          <w:rFonts w:ascii="Times New Roman" w:hAnsi="Times New Roman" w:cs="Times New Roman"/>
        </w:rPr>
        <w:fldChar w:fldCharType="end"/>
      </w:r>
      <w:r w:rsidR="00D81B3A">
        <w:rPr>
          <w:rFonts w:ascii="Times New Roman" w:hAnsi="Times New Roman" w:cs="Times New Roman"/>
        </w:rPr>
        <w:t>.</w:t>
      </w:r>
      <w:r w:rsidR="003253A3">
        <w:rPr>
          <w:rFonts w:ascii="Times New Roman" w:hAnsi="Times New Roman" w:cs="Times New Roman"/>
        </w:rPr>
        <w:t xml:space="preserve"> Moreover, differences in ALS acquisition parameters even within the same program, namely point density, can yield variability in forest structural estimation </w:t>
      </w:r>
      <w:r w:rsidR="00D946D6">
        <w:rPr>
          <w:rFonts w:ascii="Times New Roman" w:hAnsi="Times New Roman" w:cs="Times New Roman"/>
        </w:rPr>
        <w:fldChar w:fldCharType="begin"/>
      </w:r>
      <w:r w:rsidR="00D946D6">
        <w:rPr>
          <w:rFonts w:ascii="Times New Roman" w:hAnsi="Times New Roman" w:cs="Times New Roman"/>
        </w:rPr>
        <w:instrText xml:space="preserve"> ADDIN ZOTERO_ITEM CSL_CITATION {"citationID":"8yxuvWrW","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iDAR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D946D6">
        <w:rPr>
          <w:rFonts w:ascii="Times New Roman" w:hAnsi="Times New Roman" w:cs="Times New Roman"/>
        </w:rPr>
        <w:fldChar w:fldCharType="separate"/>
      </w:r>
      <w:r w:rsidR="00D946D6" w:rsidRPr="00D946D6">
        <w:rPr>
          <w:rFonts w:ascii="Times New Roman" w:hAnsi="Times New Roman" w:cs="Times New Roman"/>
        </w:rPr>
        <w:t>(LaRue et al., 2022)</w:t>
      </w:r>
      <w:r w:rsidR="00D946D6">
        <w:rPr>
          <w:rFonts w:ascii="Times New Roman" w:hAnsi="Times New Roman" w:cs="Times New Roman"/>
        </w:rPr>
        <w:fldChar w:fldCharType="end"/>
      </w:r>
      <w:r w:rsidR="003253A3">
        <w:rPr>
          <w:rFonts w:ascii="Times New Roman" w:hAnsi="Times New Roman" w:cs="Times New Roman"/>
        </w:rPr>
        <w:t>.</w:t>
      </w:r>
    </w:p>
    <w:p w14:paraId="5CFE7BC0" w14:textId="05CD4EB5" w:rsidR="009276DD" w:rsidRDefault="00BB4C58" w:rsidP="0093127A">
      <w:pPr>
        <w:spacing w:line="360" w:lineRule="auto"/>
        <w:rPr>
          <w:rFonts w:ascii="Times New Roman" w:hAnsi="Times New Roman" w:cs="Times New Roman"/>
        </w:rPr>
      </w:pPr>
      <w:r>
        <w:rPr>
          <w:rFonts w:ascii="Times New Roman" w:hAnsi="Times New Roman" w:cs="Times New Roman"/>
        </w:rPr>
        <w:tab/>
      </w:r>
      <w:r w:rsidR="00D946D6">
        <w:rPr>
          <w:rFonts w:ascii="Times New Roman" w:hAnsi="Times New Roman" w:cs="Times New Roman"/>
        </w:rPr>
        <w:t>Estimates of aboveground biomass and density are critical to understanding the impacts of land use change on the global carbon cycle</w:t>
      </w:r>
      <w:r w:rsidR="00732B25">
        <w:rPr>
          <w:rFonts w:ascii="Times New Roman" w:hAnsi="Times New Roman" w:cs="Times New Roman"/>
        </w:rPr>
        <w:t xml:space="preserve"> </w:t>
      </w:r>
      <w:r w:rsidR="00732B25">
        <w:rPr>
          <w:rFonts w:ascii="Times New Roman" w:hAnsi="Times New Roman" w:cs="Times New Roman"/>
        </w:rPr>
        <w:fldChar w:fldCharType="begin"/>
      </w:r>
      <w:r w:rsidR="00732B25">
        <w:rPr>
          <w:rFonts w:ascii="Times New Roman" w:hAnsi="Times New Roman" w:cs="Times New Roman"/>
        </w:rPr>
        <w:instrText xml:space="preserve"> ADDIN ZOTERO_ITEM CSL_CITATION {"citationID":"K0BEqxfy","properties":{"formattedCitation":"(Dubayah et al., 2022)","plainCitation":"(Dubayah et al., 2022)","noteIndex":0},"citationItems":[{"id":161,"uris":["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rsidR="00732B25">
        <w:rPr>
          <w:rFonts w:ascii="Times New Roman" w:hAnsi="Times New Roman" w:cs="Times New Roman"/>
        </w:rPr>
        <w:fldChar w:fldCharType="separate"/>
      </w:r>
      <w:r w:rsidR="00732B25" w:rsidRPr="00732B25">
        <w:rPr>
          <w:rFonts w:ascii="Times New Roman" w:hAnsi="Times New Roman" w:cs="Times New Roman"/>
        </w:rPr>
        <w:t>(Dubayah et al., 2022)</w:t>
      </w:r>
      <w:r w:rsidR="00732B25">
        <w:rPr>
          <w:rFonts w:ascii="Times New Roman" w:hAnsi="Times New Roman" w:cs="Times New Roman"/>
        </w:rPr>
        <w:fldChar w:fldCharType="end"/>
      </w:r>
      <w:r w:rsidR="00732B25">
        <w:rPr>
          <w:rFonts w:ascii="Times New Roman" w:hAnsi="Times New Roman" w:cs="Times New Roman"/>
        </w:rPr>
        <w:t xml:space="preserve">. To overcome limitations present in ALS, spaceborne LiDAR missions have been launched facilitating region-to-global </w:t>
      </w:r>
      <w:r w:rsidR="00732B25">
        <w:rPr>
          <w:rFonts w:ascii="Times New Roman" w:hAnsi="Times New Roman" w:cs="Times New Roman"/>
        </w:rPr>
        <w:lastRenderedPageBreak/>
        <w:t xml:space="preserve">scale ecosystem insights </w:t>
      </w:r>
      <w:r w:rsidR="00732B25">
        <w:rPr>
          <w:rFonts w:ascii="Times New Roman" w:hAnsi="Times New Roman" w:cs="Times New Roman"/>
        </w:rPr>
        <w:fldChar w:fldCharType="begin"/>
      </w:r>
      <w:r w:rsidR="00732B25">
        <w:rPr>
          <w:rFonts w:ascii="Times New Roman" w:hAnsi="Times New Roman" w:cs="Times New Roman"/>
        </w:rPr>
        <w:instrText xml:space="preserve"> ADDIN ZOTERO_ITEM CSL_CITATION {"citationID":"hfljmycR","properties":{"formattedCitation":"(Coops et al., 2021)","plainCitation":"(Coops et al., 2021)","noteIndex":0},"citationItems":[{"id":40,"uris":["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rsidR="00732B25">
        <w:rPr>
          <w:rFonts w:ascii="Times New Roman" w:hAnsi="Times New Roman" w:cs="Times New Roman"/>
        </w:rPr>
        <w:fldChar w:fldCharType="separate"/>
      </w:r>
      <w:r w:rsidR="00732B25" w:rsidRPr="00732B25">
        <w:rPr>
          <w:rFonts w:ascii="Times New Roman" w:hAnsi="Times New Roman" w:cs="Times New Roman"/>
        </w:rPr>
        <w:t>(Coops et al., 2021)</w:t>
      </w:r>
      <w:r w:rsidR="00732B25">
        <w:rPr>
          <w:rFonts w:ascii="Times New Roman" w:hAnsi="Times New Roman" w:cs="Times New Roman"/>
        </w:rPr>
        <w:fldChar w:fldCharType="end"/>
      </w:r>
      <w:r w:rsidR="00732B25">
        <w:rPr>
          <w:rFonts w:ascii="Times New Roman" w:hAnsi="Times New Roman" w:cs="Times New Roman"/>
        </w:rPr>
        <w:t>. These missions exchange repeated measurements of small, specific areas for broad spatial coverage</w:t>
      </w:r>
      <w:r w:rsidR="001A34E8">
        <w:rPr>
          <w:rFonts w:ascii="Times New Roman" w:hAnsi="Times New Roman" w:cs="Times New Roman"/>
        </w:rPr>
        <w:t>, sampling earth’s surface during continued orbit throughout time</w:t>
      </w:r>
      <w:r w:rsidR="00732B25">
        <w:rPr>
          <w:rFonts w:ascii="Times New Roman" w:hAnsi="Times New Roman" w:cs="Times New Roman"/>
        </w:rPr>
        <w:t xml:space="preserve">. When </w:t>
      </w:r>
      <w:r w:rsidR="001E0097">
        <w:rPr>
          <w:rFonts w:ascii="Times New Roman" w:hAnsi="Times New Roman" w:cs="Times New Roman"/>
        </w:rPr>
        <w:t xml:space="preserve">harmonized </w:t>
      </w:r>
      <w:r w:rsidR="00732B25">
        <w:rPr>
          <w:rFonts w:ascii="Times New Roman" w:hAnsi="Times New Roman" w:cs="Times New Roman"/>
        </w:rPr>
        <w:t xml:space="preserve">with other data </w:t>
      </w:r>
      <w:r w:rsidR="001E0097">
        <w:rPr>
          <w:rFonts w:ascii="Times New Roman" w:hAnsi="Times New Roman" w:cs="Times New Roman"/>
        </w:rPr>
        <w:t xml:space="preserve">sources, spaceborne LiDAR data enables the creation of gridded </w:t>
      </w:r>
      <w:r w:rsidR="003F3135">
        <w:rPr>
          <w:rFonts w:ascii="Times New Roman" w:hAnsi="Times New Roman" w:cs="Times New Roman"/>
        </w:rPr>
        <w:t>biomass</w:t>
      </w:r>
      <w:r w:rsidR="001A34E8">
        <w:rPr>
          <w:rFonts w:ascii="Times New Roman" w:hAnsi="Times New Roman" w:cs="Times New Roman"/>
        </w:rPr>
        <w:t xml:space="preserve"> </w:t>
      </w:r>
      <w:r w:rsidR="001E0097">
        <w:rPr>
          <w:rFonts w:ascii="Times New Roman" w:hAnsi="Times New Roman" w:cs="Times New Roman"/>
        </w:rPr>
        <w:t>products</w:t>
      </w:r>
      <w:r w:rsidR="001A34E8">
        <w:rPr>
          <w:rFonts w:ascii="Times New Roman" w:hAnsi="Times New Roman" w:cs="Times New Roman"/>
        </w:rPr>
        <w:t xml:space="preserve"> at regional </w:t>
      </w:r>
      <w:r w:rsidR="003F3135">
        <w:rPr>
          <w:rFonts w:ascii="Times New Roman" w:hAnsi="Times New Roman" w:cs="Times New Roman"/>
        </w:rPr>
        <w:t xml:space="preserve">and global </w:t>
      </w:r>
      <w:r w:rsidR="001A34E8">
        <w:rPr>
          <w:rFonts w:ascii="Times New Roman" w:hAnsi="Times New Roman" w:cs="Times New Roman"/>
        </w:rPr>
        <w:t>scales</w:t>
      </w:r>
      <w:r w:rsidR="003F3135">
        <w:rPr>
          <w:rFonts w:ascii="Times New Roman" w:hAnsi="Times New Roman" w:cs="Times New Roman"/>
        </w:rPr>
        <w:t xml:space="preserve"> </w:t>
      </w:r>
      <w:r w:rsidR="003F3135">
        <w:rPr>
          <w:rFonts w:ascii="Times New Roman" w:hAnsi="Times New Roman" w:cs="Times New Roman"/>
        </w:rPr>
        <w:fldChar w:fldCharType="begin"/>
      </w:r>
      <w:r w:rsidR="003F3135">
        <w:rPr>
          <w:rFonts w:ascii="Times New Roman" w:hAnsi="Times New Roman" w:cs="Times New Roman"/>
        </w:rPr>
        <w:instrText xml:space="preserve"> ADDIN ZOTERO_ITEM CSL_CITATION {"citationID":"3vad07Nn","properties":{"formattedCitation":"(Dubayah et al., 2022; Neuenschwander et al., 2024)","plainCitation":"(Dubayah et al., 2022; Neuenschwander et al., 2024)","noteIndex":0},"citationItems":[{"id":161,"uris":["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rsidR="003F3135">
        <w:rPr>
          <w:rFonts w:ascii="Times New Roman" w:hAnsi="Times New Roman" w:cs="Times New Roman"/>
        </w:rPr>
        <w:fldChar w:fldCharType="separate"/>
      </w:r>
      <w:r w:rsidR="003F3135" w:rsidRPr="003F3135">
        <w:rPr>
          <w:rFonts w:ascii="Times New Roman" w:hAnsi="Times New Roman" w:cs="Times New Roman"/>
        </w:rPr>
        <w:t>(Dubayah et al., 2022; Neuenschwander et al., 2024)</w:t>
      </w:r>
      <w:r w:rsidR="003F3135">
        <w:rPr>
          <w:rFonts w:ascii="Times New Roman" w:hAnsi="Times New Roman" w:cs="Times New Roman"/>
        </w:rPr>
        <w:fldChar w:fldCharType="end"/>
      </w:r>
      <w:r w:rsidR="00BD5889">
        <w:rPr>
          <w:rFonts w:ascii="Times New Roman" w:hAnsi="Times New Roman" w:cs="Times New Roman"/>
        </w:rPr>
        <w:t>.</w:t>
      </w:r>
    </w:p>
    <w:p w14:paraId="46CB779D" w14:textId="5DB7D562" w:rsidR="00BB4C58" w:rsidRPr="00613D84" w:rsidRDefault="00BB4C58" w:rsidP="0093127A">
      <w:pPr>
        <w:spacing w:line="360" w:lineRule="auto"/>
        <w:rPr>
          <w:rFonts w:ascii="Times New Roman" w:hAnsi="Times New Roman" w:cs="Times New Roman"/>
        </w:rPr>
      </w:pPr>
      <w:r>
        <w:rPr>
          <w:rFonts w:ascii="Times New Roman" w:hAnsi="Times New Roman" w:cs="Times New Roman"/>
        </w:rPr>
        <w:tab/>
        <w:t>NASA’s Ice, Cloud, and Land Elevation Satellite (ICESat) mission collected global waveform LiDAR data from 2003 to 2009 with a laser altimeter system</w:t>
      </w:r>
      <w:r w:rsidR="00920CC3">
        <w:rPr>
          <w:rFonts w:ascii="Times New Roman" w:hAnsi="Times New Roman" w:cs="Times New Roman"/>
        </w:rPr>
        <w:t xml:space="preserve"> to quantify changes in polar icesheet elevation </w:t>
      </w:r>
      <w:r w:rsidR="00920CC3">
        <w:rPr>
          <w:rFonts w:ascii="Times New Roman" w:hAnsi="Times New Roman" w:cs="Times New Roman"/>
        </w:rPr>
        <w:fldChar w:fldCharType="begin"/>
      </w:r>
      <w:r w:rsidR="00920CC3">
        <w:rPr>
          <w:rFonts w:ascii="Times New Roman" w:hAnsi="Times New Roman" w:cs="Times New Roman"/>
        </w:rPr>
        <w:instrText xml:space="preserve"> ADDIN ZOTERO_ITEM CSL_CITATION {"citationID":"vZzedV0J","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920CC3">
        <w:rPr>
          <w:rFonts w:ascii="Times New Roman" w:hAnsi="Times New Roman" w:cs="Times New Roman"/>
        </w:rPr>
        <w:fldChar w:fldCharType="separate"/>
      </w:r>
      <w:r w:rsidR="00920CC3" w:rsidRPr="00920CC3">
        <w:rPr>
          <w:rFonts w:ascii="Times New Roman" w:hAnsi="Times New Roman" w:cs="Times New Roman"/>
        </w:rPr>
        <w:t>(Markus et al., 2017)</w:t>
      </w:r>
      <w:r w:rsidR="00920CC3">
        <w:rPr>
          <w:rFonts w:ascii="Times New Roman" w:hAnsi="Times New Roman" w:cs="Times New Roman"/>
        </w:rPr>
        <w:fldChar w:fldCharType="end"/>
      </w:r>
      <w:r w:rsidR="00920CC3">
        <w:rPr>
          <w:rFonts w:ascii="Times New Roman" w:hAnsi="Times New Roman" w:cs="Times New Roman"/>
        </w:rPr>
        <w:t>. However, ICESat-derived data products also saw use in efforts measuring land</w:t>
      </w:r>
      <w:r w:rsidR="00613D84">
        <w:rPr>
          <w:rFonts w:ascii="Times New Roman" w:hAnsi="Times New Roman" w:cs="Times New Roman"/>
        </w:rPr>
        <w:t xml:space="preserve"> topography, vegetation canopy heights, and atmospheric composition</w:t>
      </w:r>
      <w:r w:rsidR="00920CC3">
        <w:rPr>
          <w:rFonts w:ascii="Times New Roman" w:hAnsi="Times New Roman" w:cs="Times New Roman"/>
        </w:rPr>
        <w:t xml:space="preserve"> </w:t>
      </w:r>
      <w:r w:rsidR="00613D84">
        <w:rPr>
          <w:rFonts w:ascii="Times New Roman" w:hAnsi="Times New Roman" w:cs="Times New Roman"/>
        </w:rPr>
        <w:fldChar w:fldCharType="begin"/>
      </w:r>
      <w:r w:rsidR="00613D84">
        <w:rPr>
          <w:rFonts w:ascii="Times New Roman" w:hAnsi="Times New Roman" w:cs="Times New Roman"/>
        </w:rPr>
        <w:instrText xml:space="preserve"> ADDIN ZOTERO_ITEM CSL_CITATION {"citationID":"kKmVzw0c","properties":{"formattedCitation":"(Schutz et al., 2005)","plainCitation":"(Schutz et al., 2005)","noteIndex":0},"citationItems":[{"id":64,"uris":["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w:instrText>
      </w:r>
      <w:r w:rsidR="00613D84" w:rsidRPr="00613D84">
        <w:rPr>
          <w:rFonts w:ascii="Times New Roman" w:hAnsi="Times New Roman" w:cs="Times New Roman"/>
        </w:rPr>
        <w:instrText xml:space="preserv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rsidR="00613D84">
        <w:rPr>
          <w:rFonts w:ascii="Times New Roman" w:hAnsi="Times New Roman" w:cs="Times New Roman"/>
        </w:rPr>
        <w:fldChar w:fldCharType="separate"/>
      </w:r>
      <w:r w:rsidR="00613D84" w:rsidRPr="00613D84">
        <w:rPr>
          <w:rFonts w:ascii="Times New Roman" w:hAnsi="Times New Roman" w:cs="Times New Roman"/>
        </w:rPr>
        <w:t>(Schutz et al., 2005)</w:t>
      </w:r>
      <w:r w:rsidR="00613D84">
        <w:rPr>
          <w:rFonts w:ascii="Times New Roman" w:hAnsi="Times New Roman" w:cs="Times New Roman"/>
        </w:rPr>
        <w:fldChar w:fldCharType="end"/>
      </w:r>
      <w:r w:rsidR="00613D84">
        <w:rPr>
          <w:rFonts w:ascii="Times New Roman" w:hAnsi="Times New Roman" w:cs="Times New Roman"/>
        </w:rPr>
        <w:t xml:space="preserve">. More recently, NASA launched the Global Ecosystem Dynamics Investigation (GEDI) mission in late 2018 to directly assess land surface carbon balance and biodiversity using waveform LiDAR </w:t>
      </w:r>
      <w:r w:rsidR="00613D84">
        <w:rPr>
          <w:rFonts w:ascii="Times New Roman" w:hAnsi="Times New Roman" w:cs="Times New Roman"/>
        </w:rPr>
        <w:fldChar w:fldCharType="begin"/>
      </w:r>
      <w:r w:rsidR="00613D84">
        <w:rPr>
          <w:rFonts w:ascii="Times New Roman" w:hAnsi="Times New Roman" w:cs="Times New Roman"/>
        </w:rPr>
        <w:instrText xml:space="preserve"> ADDIN ZOTERO_ITEM CSL_CITATION {"citationID":"ChtCfZ6p","properties":{"formattedCitation":"(Dubayah et al., 2020)","plainCitation":"(Dubayah et al., 2020)","noteIndex":0},"citationItems":[{"id":61,"uris":["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rsidR="00613D84">
        <w:rPr>
          <w:rFonts w:ascii="Times New Roman" w:hAnsi="Times New Roman" w:cs="Times New Roman"/>
        </w:rPr>
        <w:fldChar w:fldCharType="separate"/>
      </w:r>
      <w:r w:rsidR="00613D84" w:rsidRPr="00613D84">
        <w:rPr>
          <w:rFonts w:ascii="Times New Roman" w:hAnsi="Times New Roman" w:cs="Times New Roman"/>
        </w:rPr>
        <w:t>(Dubayah et al., 2020)</w:t>
      </w:r>
      <w:r w:rsidR="00613D84">
        <w:rPr>
          <w:rFonts w:ascii="Times New Roman" w:hAnsi="Times New Roman" w:cs="Times New Roman"/>
        </w:rPr>
        <w:fldChar w:fldCharType="end"/>
      </w:r>
      <w:r w:rsidR="00D70F21">
        <w:rPr>
          <w:rFonts w:ascii="Times New Roman" w:hAnsi="Times New Roman" w:cs="Times New Roman"/>
        </w:rPr>
        <w:t xml:space="preserve">. Building on the success of the first ICESat mission, NASA also launched the ICESat-2 mission in September 2018 to continue measurements of ice sheet elevation through improvements in beam design, along-track sampling rate, and footprint diameter </w:t>
      </w:r>
      <w:r w:rsidR="00D70F21">
        <w:rPr>
          <w:rFonts w:ascii="Times New Roman" w:hAnsi="Times New Roman" w:cs="Times New Roman"/>
        </w:rPr>
        <w:fldChar w:fldCharType="begin"/>
      </w:r>
      <w:r w:rsidR="00D70F21">
        <w:rPr>
          <w:rFonts w:ascii="Times New Roman" w:hAnsi="Times New Roman" w:cs="Times New Roman"/>
        </w:rPr>
        <w:instrText xml:space="preserve"> ADDIN ZOTERO_ITEM CSL_CITATION {"citationID":"6YC8jESV","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D70F21">
        <w:rPr>
          <w:rFonts w:ascii="Times New Roman" w:hAnsi="Times New Roman" w:cs="Times New Roman"/>
        </w:rPr>
        <w:fldChar w:fldCharType="separate"/>
      </w:r>
      <w:r w:rsidR="00D70F21" w:rsidRPr="00D70F21">
        <w:rPr>
          <w:rFonts w:ascii="Times New Roman" w:hAnsi="Times New Roman" w:cs="Times New Roman"/>
        </w:rPr>
        <w:t>(Markus et al., 2017)</w:t>
      </w:r>
      <w:r w:rsidR="00D70F21">
        <w:rPr>
          <w:rFonts w:ascii="Times New Roman" w:hAnsi="Times New Roman" w:cs="Times New Roman"/>
        </w:rPr>
        <w:fldChar w:fldCharType="end"/>
      </w:r>
      <w:r w:rsidR="00D70F21">
        <w:rPr>
          <w:rFonts w:ascii="Times New Roman" w:hAnsi="Times New Roman" w:cs="Times New Roman"/>
        </w:rPr>
        <w:t>.</w:t>
      </w:r>
    </w:p>
    <w:p w14:paraId="348E7D5D" w14:textId="335E23AA" w:rsidR="00DB4156" w:rsidRDefault="00D70F21" w:rsidP="0062771C">
      <w:pPr>
        <w:spacing w:line="360" w:lineRule="auto"/>
        <w:rPr>
          <w:rFonts w:ascii="Times New Roman" w:hAnsi="Times New Roman" w:cs="Times New Roman"/>
        </w:rPr>
      </w:pPr>
      <w:r>
        <w:rPr>
          <w:rFonts w:ascii="Times New Roman" w:hAnsi="Times New Roman" w:cs="Times New Roman"/>
        </w:rPr>
        <w:tab/>
        <w:t xml:space="preserve">The </w:t>
      </w:r>
      <w:r w:rsidR="0093127A" w:rsidRPr="00613D84">
        <w:rPr>
          <w:rFonts w:ascii="Times New Roman" w:hAnsi="Times New Roman" w:cs="Times New Roman"/>
        </w:rPr>
        <w:t xml:space="preserve">ICESat-2 </w:t>
      </w:r>
      <w:r>
        <w:rPr>
          <w:rFonts w:ascii="Times New Roman" w:hAnsi="Times New Roman" w:cs="Times New Roman"/>
        </w:rPr>
        <w:t xml:space="preserve">satellite </w:t>
      </w:r>
      <w:r w:rsidR="0093127A" w:rsidRPr="00613D84">
        <w:rPr>
          <w:rFonts w:ascii="Times New Roman" w:hAnsi="Times New Roman" w:cs="Times New Roman"/>
        </w:rPr>
        <w:t>employs the Advanced Topographic Laser Altimeter System (ATLAS),</w:t>
      </w:r>
      <w:r w:rsidR="00D42424">
        <w:rPr>
          <w:rFonts w:ascii="Times New Roman" w:hAnsi="Times New Roman" w:cs="Times New Roman"/>
        </w:rPr>
        <w:t xml:space="preserve"> a photon-counting LiDAR instrument, to sample earth’s surface</w:t>
      </w:r>
      <w:r w:rsidR="00627A1B">
        <w:rPr>
          <w:rFonts w:ascii="Times New Roman" w:hAnsi="Times New Roman" w:cs="Times New Roman"/>
        </w:rPr>
        <w:t xml:space="preserve">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n5AZSZNf","properties":{"formattedCitation":"(Carabajal and Boy, 2020)","plainCitation":"(Carabajal and Boy, 2020)","noteIndex":0},"citationItems":[{"id":118,"uris":["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00627A1B">
        <w:rPr>
          <w:rFonts w:ascii="Cambria Math" w:hAnsi="Cambria Math" w:cs="Cambria Math"/>
        </w:rPr>
        <w:instrText>∼</w:instrText>
      </w:r>
      <w:r w:rsidR="00627A1B">
        <w:rPr>
          <w:rFonts w:ascii="Times New Roman" w:hAnsi="Times New Roman" w:cs="Times New Roman"/>
        </w:rP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Carabajal and Boy, 2020)</w:t>
      </w:r>
      <w:r w:rsidR="00627A1B">
        <w:rPr>
          <w:rFonts w:ascii="Times New Roman" w:hAnsi="Times New Roman" w:cs="Times New Roman"/>
        </w:rPr>
        <w:fldChar w:fldCharType="end"/>
      </w:r>
      <w:r w:rsidR="00D42424">
        <w:rPr>
          <w:rFonts w:ascii="Times New Roman" w:hAnsi="Times New Roman" w:cs="Times New Roman"/>
        </w:rPr>
        <w:t>. ATLAS operates at</w:t>
      </w:r>
      <w:r w:rsidR="0093127A" w:rsidRPr="00613D84">
        <w:rPr>
          <w:rFonts w:ascii="Times New Roman" w:hAnsi="Times New Roman" w:cs="Times New Roman"/>
        </w:rPr>
        <w:t xml:space="preserve"> a 532 nm (green) laser wavelength</w:t>
      </w:r>
      <w:r w:rsidR="00D42424">
        <w:rPr>
          <w:rFonts w:ascii="Times New Roman" w:hAnsi="Times New Roman" w:cs="Times New Roman"/>
        </w:rPr>
        <w:t>, optimized for maximal photon detection with current technology</w:t>
      </w:r>
      <w:r w:rsidR="008C6D10">
        <w:rPr>
          <w:rFonts w:ascii="Times New Roman" w:hAnsi="Times New Roman" w:cs="Times New Roman"/>
        </w:rPr>
        <w:t xml:space="preserve">. Prior to exiting ATLAS, the laser is split into six beams arranged into three beam pairs, with each beam pair containing a strong and weak beam with an energy transmission ratio of 4:1 </w:t>
      </w:r>
      <w:r w:rsidR="008C6D10">
        <w:rPr>
          <w:rFonts w:ascii="Times New Roman" w:hAnsi="Times New Roman" w:cs="Times New Roman"/>
        </w:rPr>
        <w:fldChar w:fldCharType="begin"/>
      </w:r>
      <w:r w:rsidR="008C6D10">
        <w:rPr>
          <w:rFonts w:ascii="Times New Roman" w:hAnsi="Times New Roman" w:cs="Times New Roman"/>
        </w:rPr>
        <w:instrText xml:space="preserve"> ADDIN ZOTERO_ITEM CSL_CITATION {"citationID":"B9xZPH7E","properties":{"formattedCitation":"(Neumann et al., 2019)","plainCitation":"(Neumann et al., 2019)","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schema":"https://github.com/citation-style-language/schema/raw/master/csl-citation.json"} </w:instrText>
      </w:r>
      <w:r w:rsidR="008C6D10">
        <w:rPr>
          <w:rFonts w:ascii="Times New Roman" w:hAnsi="Times New Roman" w:cs="Times New Roman"/>
        </w:rPr>
        <w:fldChar w:fldCharType="separate"/>
      </w:r>
      <w:r w:rsidR="008C6D10" w:rsidRPr="008C6D10">
        <w:rPr>
          <w:rFonts w:ascii="Times New Roman" w:hAnsi="Times New Roman" w:cs="Times New Roman"/>
        </w:rPr>
        <w:t>(Neumann et al., 2019)</w:t>
      </w:r>
      <w:r w:rsidR="008C6D10">
        <w:rPr>
          <w:rFonts w:ascii="Times New Roman" w:hAnsi="Times New Roman" w:cs="Times New Roman"/>
        </w:rPr>
        <w:fldChar w:fldCharType="end"/>
      </w:r>
      <w:r w:rsidR="00627A1B">
        <w:rPr>
          <w:rFonts w:ascii="Times New Roman" w:hAnsi="Times New Roman" w:cs="Times New Roman"/>
        </w:rPr>
        <w:t>.</w:t>
      </w:r>
    </w:p>
    <w:p w14:paraId="47EE60C5" w14:textId="59DC3B4E" w:rsidR="00A062AE" w:rsidRDefault="00DC1EC5" w:rsidP="00627A1B">
      <w:pPr>
        <w:spacing w:line="360" w:lineRule="auto"/>
        <w:rPr>
          <w:rFonts w:ascii="Times New Roman" w:hAnsi="Times New Roman" w:cs="Times New Roman"/>
        </w:rPr>
      </w:pPr>
      <w:r>
        <w:rPr>
          <w:rFonts w:ascii="Times New Roman" w:hAnsi="Times New Roman" w:cs="Times New Roman"/>
        </w:rPr>
        <w:tab/>
      </w:r>
      <w:r w:rsidR="00627A1B">
        <w:rPr>
          <w:rFonts w:ascii="Times New Roman" w:hAnsi="Times New Roman" w:cs="Times New Roman"/>
        </w:rPr>
        <w:t xml:space="preserve">For greater coverage of Earth’s surface, beams within a pair are separated by 90 meters and beam pairs are separated by ~3 kilometers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tC489LQc","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Markus et al., 2017)</w:t>
      </w:r>
      <w:r w:rsidR="00627A1B">
        <w:rPr>
          <w:rFonts w:ascii="Times New Roman" w:hAnsi="Times New Roman" w:cs="Times New Roman"/>
        </w:rPr>
        <w:fldChar w:fldCharType="end"/>
      </w:r>
      <w:r w:rsidR="00627A1B">
        <w:rPr>
          <w:rFonts w:ascii="Times New Roman" w:hAnsi="Times New Roman" w:cs="Times New Roman"/>
        </w:rPr>
        <w:t xml:space="preserve">. ATLAS’s photon-counting technology allows reduced laser power requirement, and therefore a smaller payload aboard the ICESat-2 bus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4UxyHXf0","properties":{"formattedCitation":"(Sun et al., 2020)","plainCitation":"(Sun et al., 2020)","noteIndex":0},"citationItems":[{"id":209,"uris":["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Sun et al., 2020)</w:t>
      </w:r>
      <w:r w:rsidR="00627A1B">
        <w:rPr>
          <w:rFonts w:ascii="Times New Roman" w:hAnsi="Times New Roman" w:cs="Times New Roman"/>
        </w:rPr>
        <w:fldChar w:fldCharType="end"/>
      </w:r>
      <w:r w:rsidR="00627A1B">
        <w:rPr>
          <w:rFonts w:ascii="Times New Roman" w:hAnsi="Times New Roman" w:cs="Times New Roman"/>
        </w:rPr>
        <w:t>. With a spacecraft velocity of ~7 km/s and a laser fr</w:t>
      </w:r>
      <w:r w:rsidR="001527AE">
        <w:rPr>
          <w:rFonts w:ascii="Times New Roman" w:hAnsi="Times New Roman" w:cs="Times New Roman"/>
        </w:rPr>
        <w:t>e</w:t>
      </w:r>
      <w:r w:rsidR="00627A1B">
        <w:rPr>
          <w:rFonts w:ascii="Times New Roman" w:hAnsi="Times New Roman" w:cs="Times New Roman"/>
        </w:rPr>
        <w:t>quency</w:t>
      </w:r>
      <w:r w:rsidR="001527AE">
        <w:rPr>
          <w:rFonts w:ascii="Times New Roman" w:hAnsi="Times New Roman" w:cs="Times New Roman"/>
        </w:rPr>
        <w:t xml:space="preserve"> of 10 kHz, the ATLAS instrument achieves an along-track sampling interval of 70 centimeters </w:t>
      </w:r>
      <w:r w:rsidR="001527AE">
        <w:rPr>
          <w:rFonts w:ascii="Times New Roman" w:hAnsi="Times New Roman" w:cs="Times New Roman"/>
        </w:rPr>
        <w:fldChar w:fldCharType="begin"/>
      </w:r>
      <w:r w:rsidR="001527AE">
        <w:rPr>
          <w:rFonts w:ascii="Times New Roman" w:hAnsi="Times New Roman" w:cs="Times New Roman"/>
        </w:rPr>
        <w:instrText xml:space="preserve"> ADDIN ZOTERO_ITEM CSL_CITATION {"citationID":"8egY0dLl","properties":{"formattedCitation":"(Klotz et al., 2020)","plainCitation":"(Klotz et al., 2020)","noteIndex":0},"citationItems":[{"id":435,"uris":["http://zotero.org/users/16907877/items/NBMACGV7"],"itemData":{"id":435,"type":"article-journal","abstract":"AbstractThe Ice, Cloud, and land Elevation Satellite 2 (ICESat‐2) is a revolutionary remote sensing tool designed to provide high‐resolution height estimates of the Earth's surface. The photon counting LiDAR instrument onboard collects data over various surfaces and provides detailed information on regions where present observations are sparse or nonexistent. ICESat‐2 is initiating a wave of new science, and this study examines a methodology for deriving ocean surface wave and wind characteristics. Using a modified version of the ICESat‐2 land surface algorithm, individual waves are mapped along the ICESat‐2 track. Significant wave features, associated ocean wind speed, and wave energy spectra are determined from the ocean data. Validation against trustworthy data sources indicate the root mean squared error of significant wave heights is 0.3 m and is 2.4 m s−1 for wind speed. Wave spectra are more variable but peak swell and wind seas generally agree within ±8–13% of buoy estimates.","container-title":"Geophysical Research Letters","DOI":"10.1029/2019gl085907","ISSN":"0094-8276, 1944-8007","issue":"1","language":"en","license":"http://onlinelibrary.wiley.com/termsAndConditions#am","note":"publisher: American Geophysical Union (AGU)","source":"Crossref","title":"High‐Resolution Ocean Wave and Wind Characteristics Determined by the ICESat‐2 Land Surface Algorithm","URL":"https://agupubs.onlinelibrary.wiley.com/doi/10.1029/2019GL085907","volume":"47","author":[{"family":"Klotz","given":"Bradley W."},{"family":"Neuenschwander","given":"Amy"},{"family":"Magruder","given":"Lori A."}],"accessed":{"date-parts":[["2025",7,16]]},"issued":{"date-parts":[["2020",1,16]]},"citation-key":"klotzHighResolutionOceanWave2020"}}],"schema":"https://github.com/citation-style-language/schema/raw/master/csl-citation.json"} </w:instrText>
      </w:r>
      <w:r w:rsidR="001527AE">
        <w:rPr>
          <w:rFonts w:ascii="Times New Roman" w:hAnsi="Times New Roman" w:cs="Times New Roman"/>
        </w:rPr>
        <w:fldChar w:fldCharType="separate"/>
      </w:r>
      <w:r w:rsidR="001527AE" w:rsidRPr="001527AE">
        <w:rPr>
          <w:rFonts w:ascii="Times New Roman" w:hAnsi="Times New Roman" w:cs="Times New Roman"/>
        </w:rPr>
        <w:t>(Klotz et al., 2020)</w:t>
      </w:r>
      <w:r w:rsidR="001527AE">
        <w:rPr>
          <w:rFonts w:ascii="Times New Roman" w:hAnsi="Times New Roman" w:cs="Times New Roman"/>
        </w:rPr>
        <w:fldChar w:fldCharType="end"/>
      </w:r>
      <w:r w:rsidR="001527AE">
        <w:rPr>
          <w:rFonts w:ascii="Times New Roman" w:hAnsi="Times New Roman" w:cs="Times New Roman"/>
        </w:rPr>
        <w:t xml:space="preserve">. This generates strong overlap between shots to determine terrain slope both along and across the orbital track. In contrast to </w:t>
      </w:r>
      <w:r w:rsidR="00A062AE">
        <w:rPr>
          <w:rFonts w:ascii="Times New Roman" w:hAnsi="Times New Roman" w:cs="Times New Roman"/>
        </w:rPr>
        <w:t>GEDI mission</w:t>
      </w:r>
      <w:r w:rsidR="001527AE">
        <w:rPr>
          <w:rFonts w:ascii="Times New Roman" w:hAnsi="Times New Roman" w:cs="Times New Roman"/>
        </w:rPr>
        <w:t xml:space="preserve"> </w:t>
      </w:r>
      <w:r w:rsidR="00A062AE">
        <w:rPr>
          <w:rFonts w:ascii="Times New Roman" w:hAnsi="Times New Roman" w:cs="Times New Roman"/>
        </w:rPr>
        <w:t xml:space="preserve">which collects data only within latitudes </w:t>
      </w:r>
      <w:r w:rsidR="00A062AE">
        <w:rPr>
          <w:rFonts w:ascii="Times New Roman" w:hAnsi="Times New Roman" w:cs="Times New Roman"/>
          <w:u w:val="single"/>
        </w:rPr>
        <w:t>+</w:t>
      </w:r>
      <w:r w:rsidR="00A062AE">
        <w:rPr>
          <w:rFonts w:ascii="Times New Roman" w:hAnsi="Times New Roman" w:cs="Times New Roman"/>
        </w:rPr>
        <w:t>51.6, ICESat-2 provides near-global coverage between 88</w:t>
      </w:r>
      <w:r w:rsidR="00A062AE" w:rsidRPr="00A062AE">
        <w:rPr>
          <w:rFonts w:ascii="Times New Roman" w:hAnsi="Times New Roman" w:cs="Times New Roman"/>
        </w:rPr>
        <w:t>°</w:t>
      </w:r>
      <w:r w:rsidR="00A062AE">
        <w:rPr>
          <w:rFonts w:ascii="Times New Roman" w:hAnsi="Times New Roman" w:cs="Times New Roman"/>
        </w:rPr>
        <w:t xml:space="preserve"> N and S </w:t>
      </w:r>
      <w:r w:rsidR="00A062AE">
        <w:rPr>
          <w:rFonts w:ascii="Times New Roman" w:hAnsi="Times New Roman" w:cs="Times New Roman"/>
        </w:rPr>
        <w:fldChar w:fldCharType="begin"/>
      </w:r>
      <w:r w:rsidR="00A062AE">
        <w:rPr>
          <w:rFonts w:ascii="Times New Roman" w:hAnsi="Times New Roman" w:cs="Times New Roman"/>
        </w:rPr>
        <w:instrText xml:space="preserve"> ADDIN ZOTERO_ITEM CSL_CITATION {"citationID":"A0XquZWG","properties":{"formattedCitation":"(Markus et al., 2017; Pronk et al., 2024)","plainCitation":"(Markus et al., 2017; Pronk et al., 2024)","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A062AE">
        <w:rPr>
          <w:rFonts w:ascii="Times New Roman" w:hAnsi="Times New Roman" w:cs="Times New Roman"/>
        </w:rPr>
        <w:fldChar w:fldCharType="separate"/>
      </w:r>
      <w:r w:rsidR="00A062AE" w:rsidRPr="00A062AE">
        <w:rPr>
          <w:rFonts w:ascii="Times New Roman" w:hAnsi="Times New Roman" w:cs="Times New Roman"/>
        </w:rPr>
        <w:t xml:space="preserve">(Markus et al., </w:t>
      </w:r>
      <w:r w:rsidR="00A062AE" w:rsidRPr="00A062AE">
        <w:rPr>
          <w:rFonts w:ascii="Times New Roman" w:hAnsi="Times New Roman" w:cs="Times New Roman"/>
        </w:rPr>
        <w:lastRenderedPageBreak/>
        <w:t>2017; Pronk et al., 2024)</w:t>
      </w:r>
      <w:r w:rsidR="00A062AE">
        <w:rPr>
          <w:rFonts w:ascii="Times New Roman" w:hAnsi="Times New Roman" w:cs="Times New Roman"/>
        </w:rPr>
        <w:fldChar w:fldCharType="end"/>
      </w:r>
      <w:r>
        <w:rPr>
          <w:rFonts w:ascii="Times New Roman" w:hAnsi="Times New Roman" w:cs="Times New Roman"/>
        </w:rPr>
        <w:t xml:space="preserve">. Moreover, ICESat-2’s orbital altitude of ~500 km and 91-day repeat cycle facilitate analyses of seasonal variation for its coverage areas </w:t>
      </w:r>
      <w:r>
        <w:rPr>
          <w:rFonts w:ascii="Times New Roman" w:hAnsi="Times New Roman" w:cs="Times New Roman"/>
        </w:rPr>
        <w:fldChar w:fldCharType="begin"/>
      </w:r>
      <w:r>
        <w:rPr>
          <w:rFonts w:ascii="Times New Roman" w:hAnsi="Times New Roman" w:cs="Times New Roman"/>
        </w:rPr>
        <w:instrText xml:space="preserve"> ADDIN ZOTERO_ITEM CSL_CITATION {"citationID":"DOGzUcGC","properties":{"formattedCitation":"(Wang et al., 2024)","plainCitation":"(Wang et al., 2024)","noteIndex":0},"citationItems":[{"id":174,"uris":["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Pr>
          <w:rFonts w:ascii="Times New Roman" w:hAnsi="Times New Roman" w:cs="Times New Roman"/>
        </w:rPr>
        <w:fldChar w:fldCharType="separate"/>
      </w:r>
      <w:r w:rsidRPr="00DC1EC5">
        <w:rPr>
          <w:rFonts w:ascii="Times New Roman" w:hAnsi="Times New Roman" w:cs="Times New Roman"/>
        </w:rPr>
        <w:t>(Wang et al., 2024)</w:t>
      </w:r>
      <w:r>
        <w:rPr>
          <w:rFonts w:ascii="Times New Roman" w:hAnsi="Times New Roman" w:cs="Times New Roman"/>
        </w:rPr>
        <w:fldChar w:fldCharType="end"/>
      </w:r>
    </w:p>
    <w:p w14:paraId="3319FE1B" w14:textId="3E39E335" w:rsidR="008219E2" w:rsidRDefault="00DC1EC5" w:rsidP="00627A1B">
      <w:pPr>
        <w:spacing w:line="360" w:lineRule="auto"/>
        <w:rPr>
          <w:rFonts w:ascii="Times New Roman" w:hAnsi="Times New Roman" w:cs="Times New Roman"/>
        </w:rPr>
      </w:pPr>
      <w:r>
        <w:rPr>
          <w:rFonts w:ascii="Times New Roman" w:hAnsi="Times New Roman" w:cs="Times New Roman"/>
        </w:rPr>
        <w:tab/>
        <w:t xml:space="preserve">The consistency of surface measurements by the ATLAS instrument is influenced by atmospheric conditions and land cover attributes. </w:t>
      </w:r>
      <w:r w:rsidR="008219E2">
        <w:rPr>
          <w:rFonts w:ascii="Times New Roman" w:hAnsi="Times New Roman" w:cs="Times New Roman"/>
        </w:rPr>
        <w:t xml:space="preserve">Over highly reflective surfaces like land ice, up to 10 signal photons may be returned per laser pulse. Over vegetated areas with lower surface reflectance, the energy and detection ratio of ATLAS may drop to ~2.5:1, with only 0 to 4 signal photons returned per laser pulse </w:t>
      </w:r>
      <w:r w:rsidR="008219E2">
        <w:rPr>
          <w:rFonts w:ascii="Times New Roman" w:hAnsi="Times New Roman" w:cs="Times New Roman"/>
        </w:rPr>
        <w:fldChar w:fldCharType="begin"/>
      </w:r>
      <w:r w:rsidR="008219E2">
        <w:rPr>
          <w:rFonts w:ascii="Times New Roman" w:hAnsi="Times New Roman" w:cs="Times New Roman"/>
        </w:rPr>
        <w:instrText xml:space="preserve"> ADDIN ZOTERO_ITEM CSL_CITATION {"citationID":"7M1fhbt0","properties":{"formattedCitation":"(Neuenschwander et al., 2024, 2023)","plainCitation":"(Neuenschwander et al., 2024, 2023)","noteIndex":0},"citationItems":[{"id":160,"uris":["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8219E2">
        <w:rPr>
          <w:rFonts w:ascii="Times New Roman" w:hAnsi="Times New Roman" w:cs="Times New Roman"/>
        </w:rPr>
        <w:fldChar w:fldCharType="separate"/>
      </w:r>
      <w:r w:rsidR="008219E2" w:rsidRPr="008219E2">
        <w:rPr>
          <w:rFonts w:ascii="Times New Roman" w:hAnsi="Times New Roman" w:cs="Times New Roman"/>
        </w:rPr>
        <w:t>(Neuenschwander et al., 2024, 2023)</w:t>
      </w:r>
      <w:r w:rsidR="008219E2">
        <w:rPr>
          <w:rFonts w:ascii="Times New Roman" w:hAnsi="Times New Roman" w:cs="Times New Roman"/>
        </w:rPr>
        <w:fldChar w:fldCharType="end"/>
      </w:r>
      <w:r w:rsidR="008219E2">
        <w:rPr>
          <w:rFonts w:ascii="Times New Roman" w:hAnsi="Times New Roman" w:cs="Times New Roman"/>
        </w:rPr>
        <w:t>.</w:t>
      </w:r>
      <w:r w:rsidR="00F66DB2">
        <w:rPr>
          <w:rFonts w:ascii="Times New Roman" w:hAnsi="Times New Roman" w:cs="Times New Roman"/>
        </w:rPr>
        <w:t xml:space="preserve"> </w:t>
      </w:r>
      <w:r w:rsidR="008219E2">
        <w:rPr>
          <w:rFonts w:ascii="Times New Roman" w:hAnsi="Times New Roman" w:cs="Times New Roman"/>
        </w:rPr>
        <w:t xml:space="preserve">Though primarily designed for ice sheet monitoring, products for ICESat-2 data have been developed for characterizing ocean elevation, inland water height, and terrestrial vegetation. This research employs the ICESat-2 ATL08 data product, which estimates ground and canopy heights in 20-meter and 100-meter segments. </w:t>
      </w:r>
    </w:p>
    <w:p w14:paraId="46708F7E" w14:textId="4A26B699" w:rsidR="00F66DB2" w:rsidRDefault="00F66DB2" w:rsidP="00627A1B">
      <w:pPr>
        <w:spacing w:line="360" w:lineRule="auto"/>
        <w:rPr>
          <w:rFonts w:ascii="Times New Roman" w:hAnsi="Times New Roman" w:cs="Times New Roman"/>
          <w:lang w:val="fr-FR"/>
        </w:rPr>
      </w:pPr>
      <w:r>
        <w:rPr>
          <w:rFonts w:ascii="Times New Roman" w:hAnsi="Times New Roman" w:cs="Times New Roman"/>
        </w:rPr>
        <w:tab/>
        <w:t xml:space="preserve">Assessing the performance of ATL08 segments in estimating canopy heights requires comparison against reference data, commonly from airborne laser scanning. While studies generally report an underestimation of canopy height by ATL08 segments, the magnitude of error varies with forest conditions. In a well-managed, primarily coniferous region of southern Finland, Neuenschwander et al. (2020) reported a mean bias of 3.05 </w:t>
      </w:r>
      <w:r w:rsidR="004D2239">
        <w:rPr>
          <w:rFonts w:ascii="Times New Roman" w:hAnsi="Times New Roman" w:cs="Times New Roman"/>
        </w:rPr>
        <w:t xml:space="preserve">m </w:t>
      </w:r>
      <w:r w:rsidR="008D290A">
        <w:rPr>
          <w:rFonts w:ascii="Times New Roman" w:hAnsi="Times New Roman" w:cs="Times New Roman"/>
        </w:rPr>
        <w:t xml:space="preserve">between ATL08 and ALS canopy heights. </w:t>
      </w:r>
      <w:r w:rsidR="004D2239">
        <w:rPr>
          <w:rFonts w:ascii="Times New Roman" w:hAnsi="Times New Roman" w:cs="Times New Roman"/>
        </w:rPr>
        <w:t xml:space="preserve">Malambo &amp; Popescu (2021) found a mean bias of -1.71 m between ATL08 and ALS canopy heights across six biomes of the US, with the strongest agreement in temperate conifer forests (percent bias: -9.3%, percent mean absolute error: 26.2%), the lowest agreement in tropical/subtropical regions with scattered trees (percent bias: -7.2%, percent mean absolute error: 81.8%), and variation between sites within the same biome. </w:t>
      </w:r>
      <w:r w:rsidR="00623A1C">
        <w:rPr>
          <w:rFonts w:ascii="Times New Roman" w:hAnsi="Times New Roman" w:cs="Times New Roman"/>
        </w:rPr>
        <w:t xml:space="preserve">In a wider study across 40 sites in the US, A. Liu et al. (2021) reported a mean bias of -0.77 m, and a mean absolute error of 4.33 m. </w:t>
      </w:r>
      <w:r w:rsidR="00650976">
        <w:rPr>
          <w:rFonts w:ascii="Times New Roman" w:hAnsi="Times New Roman" w:cs="Times New Roman"/>
        </w:rPr>
        <w:t xml:space="preserve">Canopy height estimation errors are generally minimized in a range of ~40 to ~80% canopy over: sparse vegetation has an inherently low probability of generating photon returns to accurately describe canopy height, while in dense canopy cover photons may inadequately sample the underlying terrain, introducing error into the resulting canopy height estimation </w:t>
      </w:r>
      <w:r w:rsidR="00E76B0E">
        <w:rPr>
          <w:rFonts w:ascii="Times New Roman" w:hAnsi="Times New Roman" w:cs="Times New Roman"/>
        </w:rPr>
        <w:fldChar w:fldCharType="begin"/>
      </w:r>
      <w:r w:rsidR="00DE5FF2">
        <w:rPr>
          <w:rFonts w:ascii="Times New Roman" w:hAnsi="Times New Roman" w:cs="Times New Roman"/>
        </w:rPr>
        <w:instrText xml:space="preserve"> ADDIN ZOTERO_ITEM CSL_CITATION {"citationID":"mE7QfZhE","properties":{"formattedCitation":"(Liu et al., 2021; Neuenschwander et al., 2023, 2020)","plainCitation":"(Liu et al., 2021; Neuenschwander et al., 2023, 2020)","noteIndex":0},"citationItems":[{"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E76B0E">
        <w:rPr>
          <w:rFonts w:ascii="Times New Roman" w:hAnsi="Times New Roman" w:cs="Times New Roman"/>
        </w:rPr>
        <w:fldChar w:fldCharType="separate"/>
      </w:r>
      <w:r w:rsidR="00DE5FF2" w:rsidRPr="00DE5FF2">
        <w:rPr>
          <w:rFonts w:ascii="Times New Roman" w:hAnsi="Times New Roman" w:cs="Times New Roman"/>
        </w:rPr>
        <w:t>(Liu et al., 2021; Neuenschwander et al., 2023, 2020)</w:t>
      </w:r>
      <w:r w:rsidR="00E76B0E">
        <w:rPr>
          <w:rFonts w:ascii="Times New Roman" w:hAnsi="Times New Roman" w:cs="Times New Roman"/>
        </w:rPr>
        <w:fldChar w:fldCharType="end"/>
      </w:r>
      <w:r w:rsidR="00E76B0E">
        <w:rPr>
          <w:rFonts w:ascii="Times New Roman" w:hAnsi="Times New Roman" w:cs="Times New Roman"/>
        </w:rPr>
        <w:t xml:space="preserve">. ATL08 data collected at nighttime with the strong beam of the sensor consistently yield the lowest height estimation errors due to reduced atmospheric interference and greater energy output, and use of weak beam data is generally </w:t>
      </w:r>
      <w:r w:rsidR="00E76B0E">
        <w:rPr>
          <w:rFonts w:ascii="Times New Roman" w:hAnsi="Times New Roman" w:cs="Times New Roman"/>
        </w:rPr>
        <w:lastRenderedPageBreak/>
        <w:t xml:space="preserve">discouraged for canopy height estimation </w:t>
      </w:r>
      <w:r w:rsidR="00E76B0E">
        <w:rPr>
          <w:rFonts w:ascii="Times New Roman" w:hAnsi="Times New Roman" w:cs="Times New Roman"/>
        </w:rPr>
        <w:fldChar w:fldCharType="begin"/>
      </w:r>
      <w:r w:rsidR="00036B00">
        <w:rPr>
          <w:rFonts w:ascii="Times New Roman" w:hAnsi="Times New Roman" w:cs="Times New Roman"/>
        </w:rPr>
        <w:instrText xml:space="preserve"> ADDIN ZOTERO_ITEM CSL_CITATION {"citationID":"hVcxPs0p","properties":{"formattedCitation":"(Chen et al., 2023; Guerra-Hern\\uc0\\u225{}ndez et al., 2022; Liu et al., 2021; Neuenschwander et al., 2020; Rai et al., 2024; Yu et al., 2022)","plainCitation":"(Chen et al., 2023; Guerra-Hernández et al., 2022; Liu et al., 2021; Neuenschwander et al., 2020; Rai et al., 2024; Yu et al., 2022)","noteIndex":0},"citationItems":[{"id":163,"uris":["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w:instrText>
      </w:r>
      <w:r w:rsidR="00036B00" w:rsidRPr="00036B00">
        <w:rPr>
          <w:rFonts w:ascii="Times New Roman" w:hAnsi="Times New Roman" w:cs="Times New Roman"/>
          <w:lang w:val="fr-FR"/>
        </w:rPr>
        <w:instrText xml:space="preserve">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rsidR="00E76B0E">
        <w:rPr>
          <w:rFonts w:ascii="Times New Roman" w:hAnsi="Times New Roman" w:cs="Times New Roman"/>
        </w:rPr>
        <w:fldChar w:fldCharType="separate"/>
      </w:r>
      <w:r w:rsidR="00036B00" w:rsidRPr="00036B00">
        <w:rPr>
          <w:rFonts w:ascii="Times New Roman" w:hAnsi="Times New Roman" w:cs="Times New Roman"/>
          <w:kern w:val="0"/>
          <w:lang w:val="fr-FR"/>
        </w:rPr>
        <w:t>(Chen et al., 2023; Guerra-Hernández et al., 2022; Liu et al., 2021; Neuenschwander et al., 2020; Rai et al., 2024; Yu et al., 2022)</w:t>
      </w:r>
      <w:r w:rsidR="00E76B0E">
        <w:rPr>
          <w:rFonts w:ascii="Times New Roman" w:hAnsi="Times New Roman" w:cs="Times New Roman"/>
        </w:rPr>
        <w:fldChar w:fldCharType="end"/>
      </w:r>
      <w:r w:rsidR="00E76B0E" w:rsidRPr="00036B00">
        <w:rPr>
          <w:rFonts w:ascii="Times New Roman" w:hAnsi="Times New Roman" w:cs="Times New Roman"/>
          <w:lang w:val="fr-FR"/>
        </w:rPr>
        <w:t xml:space="preserve">. </w:t>
      </w:r>
    </w:p>
    <w:p w14:paraId="306A8F15" w14:textId="5D680941" w:rsidR="00D42424" w:rsidRDefault="00036B00" w:rsidP="007A5CFE">
      <w:pPr>
        <w:spacing w:line="360" w:lineRule="auto"/>
        <w:rPr>
          <w:rFonts w:ascii="Times New Roman" w:hAnsi="Times New Roman" w:cs="Times New Roman"/>
        </w:rPr>
      </w:pPr>
      <w:r>
        <w:rPr>
          <w:rFonts w:ascii="Times New Roman" w:hAnsi="Times New Roman" w:cs="Times New Roman"/>
          <w:lang w:val="fr-FR"/>
        </w:rPr>
        <w:tab/>
      </w:r>
      <w:r w:rsidRPr="00036B00">
        <w:rPr>
          <w:rFonts w:ascii="Times New Roman" w:hAnsi="Times New Roman" w:cs="Times New Roman"/>
        </w:rPr>
        <w:t xml:space="preserve">Ultimately, the accuracy of </w:t>
      </w:r>
      <w:r>
        <w:rPr>
          <w:rFonts w:ascii="Times New Roman" w:hAnsi="Times New Roman" w:cs="Times New Roman"/>
        </w:rPr>
        <w:t>ATL08 canopy height estimation is a function of many factors, including acquisition characteristics (e.g., beam strength, time of collection), terrain variability, forest den</w:t>
      </w:r>
      <w:r w:rsidR="00DE5FF2">
        <w:rPr>
          <w:rFonts w:ascii="Times New Roman" w:hAnsi="Times New Roman" w:cs="Times New Roman"/>
        </w:rPr>
        <w:t>sity</w:t>
      </w:r>
      <w:r>
        <w:rPr>
          <w:rFonts w:ascii="Times New Roman" w:hAnsi="Times New Roman" w:cs="Times New Roman"/>
        </w:rPr>
        <w:t>, geolocation accuracy, atmospheric noise, local disturbance history, and temporal coincidence to reference data</w:t>
      </w:r>
      <w:r w:rsidR="00DE5FF2">
        <w:rPr>
          <w:rFonts w:ascii="Times New Roman" w:hAnsi="Times New Roman" w:cs="Times New Roman"/>
        </w:rPr>
        <w:t xml:space="preserve"> </w:t>
      </w:r>
      <w:r w:rsidR="00DE5FF2">
        <w:rPr>
          <w:rFonts w:ascii="Times New Roman" w:hAnsi="Times New Roman" w:cs="Times New Roman"/>
        </w:rPr>
        <w:fldChar w:fldCharType="begin"/>
      </w:r>
      <w:r w:rsidR="00DE5FF2">
        <w:rPr>
          <w:rFonts w:ascii="Times New Roman" w:hAnsi="Times New Roman" w:cs="Times New Roman"/>
        </w:rPr>
        <w:instrText xml:space="preserve"> ADDIN ZOTERO_ITEM CSL_CITATION {"citationID":"JuY23aWu","properties":{"formattedCitation":"(Fernandez-Diaz et al., 2022; Malambo and Popescu, 2021; Neuenschwander et al., 2023; Rai et al., 2024)","plainCitation":"(Fernandez-Diaz et al., 2022; Malambo and Popescu, 2021; Neuenschwander et al., 2023; Rai et al., 2024)","noteIndex":0},"citationItems":[{"id":75,"uri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00DE5FF2" w:rsidRPr="00767262">
        <w:rPr>
          <w:rFonts w:ascii="Times New Roman" w:hAnsi="Times New Roman" w:cs="Times New Roman"/>
          <w:lang w:val="fr-FR"/>
        </w:rPr>
        <w:instrText>ed at assessing the performance of spaceborne lidar ICESat-2 canopy height metrics and understan</w:instrText>
      </w:r>
      <w:r w:rsidR="00DE5FF2" w:rsidRPr="00695B9A">
        <w:rPr>
          <w:rFonts w:ascii="Times New Roman" w:hAnsi="Times New Roman" w:cs="Times New Roman"/>
          <w:lang w:val="fr-FR"/>
        </w:rPr>
        <w:instrText xml:space="preserve">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DE5FF2">
        <w:rPr>
          <w:rFonts w:ascii="Times New Roman" w:hAnsi="Times New Roman" w:cs="Times New Roman"/>
        </w:rPr>
        <w:fldChar w:fldCharType="separate"/>
      </w:r>
      <w:r w:rsidR="00DE5FF2" w:rsidRPr="00695B9A">
        <w:rPr>
          <w:rFonts w:ascii="Times New Roman" w:hAnsi="Times New Roman" w:cs="Times New Roman"/>
          <w:lang w:val="fr-FR"/>
        </w:rPr>
        <w:t>(Fernandez-Diaz et al., 2022; Malambo and Popescu, 2021; Neuenschwander et al., 2023; Rai et al., 2024)</w:t>
      </w:r>
      <w:r w:rsidR="00DE5FF2">
        <w:rPr>
          <w:rFonts w:ascii="Times New Roman" w:hAnsi="Times New Roman" w:cs="Times New Roman"/>
        </w:rPr>
        <w:fldChar w:fldCharType="end"/>
      </w:r>
      <w:r w:rsidR="00695B9A" w:rsidRPr="00695B9A">
        <w:rPr>
          <w:rFonts w:ascii="Times New Roman" w:hAnsi="Times New Roman" w:cs="Times New Roman"/>
          <w:lang w:val="fr-FR"/>
        </w:rPr>
        <w:t>.</w:t>
      </w:r>
      <w:r w:rsidR="00695B9A">
        <w:rPr>
          <w:rFonts w:ascii="Times New Roman" w:hAnsi="Times New Roman" w:cs="Times New Roman"/>
          <w:lang w:val="fr-FR"/>
        </w:rPr>
        <w:t xml:space="preserve"> </w:t>
      </w:r>
      <w:r w:rsidR="00695B9A" w:rsidRPr="00695B9A">
        <w:rPr>
          <w:rFonts w:ascii="Times New Roman" w:hAnsi="Times New Roman" w:cs="Times New Roman"/>
        </w:rPr>
        <w:t xml:space="preserve">These challenges </w:t>
      </w:r>
      <w:r w:rsidR="003E591B" w:rsidRPr="00695B9A">
        <w:rPr>
          <w:rFonts w:ascii="Times New Roman" w:hAnsi="Times New Roman" w:cs="Times New Roman"/>
        </w:rPr>
        <w:t>notwithstanding</w:t>
      </w:r>
      <w:r w:rsidR="00695B9A" w:rsidRPr="00695B9A">
        <w:rPr>
          <w:rFonts w:ascii="Times New Roman" w:hAnsi="Times New Roman" w:cs="Times New Roman"/>
        </w:rPr>
        <w:t>, ICESat-2’s near-global coverage a</w:t>
      </w:r>
      <w:r w:rsidR="00695B9A">
        <w:rPr>
          <w:rFonts w:ascii="Times New Roman" w:hAnsi="Times New Roman" w:cs="Times New Roman"/>
        </w:rPr>
        <w:t>nd high geolocation accuracy (</w:t>
      </w:r>
      <w:r w:rsidR="003E591B">
        <w:rPr>
          <w:rFonts w:ascii="Times New Roman" w:hAnsi="Times New Roman" w:cs="Times New Roman"/>
        </w:rPr>
        <w:t>&lt;6.5 m</w:t>
      </w:r>
      <w:r w:rsidR="00695B9A">
        <w:rPr>
          <w:rFonts w:ascii="Times New Roman" w:hAnsi="Times New Roman" w:cs="Times New Roman"/>
        </w:rPr>
        <w:t>)</w:t>
      </w:r>
      <w:r w:rsidR="003E591B">
        <w:rPr>
          <w:rFonts w:ascii="Times New Roman" w:hAnsi="Times New Roman" w:cs="Times New Roman"/>
        </w:rPr>
        <w:t xml:space="preserve"> offer a unique advantage over GEDI to track vegetation dynamics throughout time </w:t>
      </w:r>
      <w:r w:rsidR="003E591B">
        <w:rPr>
          <w:rFonts w:ascii="Times New Roman" w:hAnsi="Times New Roman" w:cs="Times New Roman"/>
        </w:rPr>
        <w:fldChar w:fldCharType="begin"/>
      </w:r>
      <w:r w:rsidR="003E591B">
        <w:rPr>
          <w:rFonts w:ascii="Times New Roman" w:hAnsi="Times New Roman" w:cs="Times New Roman"/>
        </w:rPr>
        <w:instrText xml:space="preserve"> ADDIN ZOTERO_ITEM CSL_CITATION {"citationID":"13Ut1qk0","properties":{"formattedCitation":"(Luthcke et al., 2021; Neuenschwander and Magruder, 2019)","plainCitation":"(Luthcke et al., 2021; Neuenschwander and Magruder, 2019)","noteIndex":0},"citationItems":[{"id":306,"uris":["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rsidR="003E591B">
        <w:rPr>
          <w:rFonts w:ascii="Times New Roman" w:hAnsi="Times New Roman" w:cs="Times New Roman"/>
        </w:rPr>
        <w:fldChar w:fldCharType="separate"/>
      </w:r>
      <w:r w:rsidR="003E591B" w:rsidRPr="003E591B">
        <w:rPr>
          <w:rFonts w:ascii="Times New Roman" w:hAnsi="Times New Roman" w:cs="Times New Roman"/>
        </w:rPr>
        <w:t>(Luthcke et al., 2021; Neuenschwander and Magruder, 2019)</w:t>
      </w:r>
      <w:r w:rsidR="003E591B">
        <w:rPr>
          <w:rFonts w:ascii="Times New Roman" w:hAnsi="Times New Roman" w:cs="Times New Roman"/>
        </w:rPr>
        <w:fldChar w:fldCharType="end"/>
      </w:r>
      <w:r w:rsidR="003E591B">
        <w:rPr>
          <w:rFonts w:ascii="Times New Roman" w:hAnsi="Times New Roman" w:cs="Times New Roman"/>
        </w:rPr>
        <w:t xml:space="preserve">. Still, the question remains as to whether spaceborne LiDAR can reliably detect forest height growth when and where other data sources are not available </w:t>
      </w:r>
      <w:r w:rsidR="007A5CFE">
        <w:rPr>
          <w:rFonts w:ascii="Times New Roman" w:hAnsi="Times New Roman" w:cs="Times New Roman"/>
        </w:rPr>
        <w:fldChar w:fldCharType="begin"/>
      </w:r>
      <w:r w:rsidR="007A5CFE">
        <w:rPr>
          <w:rFonts w:ascii="Times New Roman" w:hAnsi="Times New Roman" w:cs="Times New Roman"/>
        </w:rPr>
        <w:instrText xml:space="preserve"> ADDIN ZOTERO_ITEM CSL_CITATION {"citationID":"8a0qxR9w","properties":{"formattedCitation":"(Li et al., 2022; Malambo and Popescu, 2021)","plainCitation":"(Li et al., 2022; Malambo and Popescu, 2021)","noteIndex":0},"citationItems":[{"id":109,"uris":["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rsidR="007A5CFE">
        <w:rPr>
          <w:rFonts w:ascii="Times New Roman" w:hAnsi="Times New Roman" w:cs="Times New Roman"/>
        </w:rPr>
        <w:fldChar w:fldCharType="separate"/>
      </w:r>
      <w:r w:rsidR="007A5CFE" w:rsidRPr="007A5CFE">
        <w:rPr>
          <w:rFonts w:ascii="Times New Roman" w:hAnsi="Times New Roman" w:cs="Times New Roman"/>
        </w:rPr>
        <w:t>(Li et al., 2022; Malambo and Popescu, 2021)</w:t>
      </w:r>
      <w:r w:rsidR="007A5CFE">
        <w:rPr>
          <w:rFonts w:ascii="Times New Roman" w:hAnsi="Times New Roman" w:cs="Times New Roman"/>
        </w:rPr>
        <w:fldChar w:fldCharType="end"/>
      </w:r>
      <w:r w:rsidR="007A5CFE">
        <w:rPr>
          <w:rFonts w:ascii="Times New Roman" w:hAnsi="Times New Roman" w:cs="Times New Roman"/>
        </w:rPr>
        <w:t>.</w:t>
      </w:r>
    </w:p>
    <w:p w14:paraId="25EC60E3" w14:textId="39D4295B" w:rsidR="007A5CFE" w:rsidRDefault="007A5CFE" w:rsidP="007A5CFE">
      <w:pPr>
        <w:spacing w:line="360" w:lineRule="auto"/>
        <w:rPr>
          <w:rFonts w:ascii="Times New Roman" w:hAnsi="Times New Roman" w:cs="Times New Roman"/>
        </w:rPr>
      </w:pPr>
      <w:r>
        <w:rPr>
          <w:rFonts w:ascii="Times New Roman" w:hAnsi="Times New Roman" w:cs="Times New Roman"/>
        </w:rPr>
        <w:tab/>
        <w:t>By leveraging ICESat-2’s strengths and effectively handling limitations present in its data quality, this study uses multiple years of spaceborne LiDAR to assess forest height growth. To that end, we pose the following research questions:</w:t>
      </w:r>
    </w:p>
    <w:p w14:paraId="66B09D16" w14:textId="677CD402" w:rsidR="007A5CFE" w:rsidRDefault="007A5CFE" w:rsidP="007A5CFE">
      <w:pPr>
        <w:pStyle w:val="ListParagraph"/>
        <w:numPr>
          <w:ilvl w:val="0"/>
          <w:numId w:val="4"/>
        </w:numPr>
        <w:spacing w:line="360" w:lineRule="auto"/>
        <w:rPr>
          <w:rFonts w:ascii="Times New Roman" w:hAnsi="Times New Roman" w:cs="Times New Roman"/>
        </w:rPr>
      </w:pPr>
      <w:r>
        <w:rPr>
          <w:rFonts w:ascii="Times New Roman" w:hAnsi="Times New Roman" w:cs="Times New Roman"/>
        </w:rPr>
        <w:t>To what extent can ICESat-2 ATL08 detect forest height growth over time?</w:t>
      </w:r>
    </w:p>
    <w:p w14:paraId="0CC24E6C" w14:textId="4566A4F7" w:rsidR="007A5CFE" w:rsidRDefault="007A5CFE" w:rsidP="007A5CFE">
      <w:pPr>
        <w:pStyle w:val="ListParagraph"/>
        <w:numPr>
          <w:ilvl w:val="0"/>
          <w:numId w:val="4"/>
        </w:numPr>
        <w:spacing w:line="360" w:lineRule="auto"/>
        <w:rPr>
          <w:rFonts w:ascii="Times New Roman" w:hAnsi="Times New Roman" w:cs="Times New Roman"/>
        </w:rPr>
      </w:pPr>
      <w:r>
        <w:rPr>
          <w:rFonts w:ascii="Times New Roman" w:hAnsi="Times New Roman" w:cs="Times New Roman"/>
        </w:rPr>
        <w:t xml:space="preserve">How is this ability influenced by forest </w:t>
      </w:r>
      <w:r w:rsidR="00AE2F25">
        <w:rPr>
          <w:rFonts w:ascii="Times New Roman" w:hAnsi="Times New Roman" w:cs="Times New Roman"/>
        </w:rPr>
        <w:t>c</w:t>
      </w:r>
      <w:r>
        <w:rPr>
          <w:rFonts w:ascii="Times New Roman" w:hAnsi="Times New Roman" w:cs="Times New Roman"/>
        </w:rPr>
        <w:t>over type and disturbance history?</w:t>
      </w:r>
    </w:p>
    <w:p w14:paraId="67CCD407" w14:textId="0FE29BA9" w:rsidR="005B1590" w:rsidRDefault="009276DD" w:rsidP="005B1590">
      <w:pPr>
        <w:pStyle w:val="ListParagraph"/>
        <w:numPr>
          <w:ilvl w:val="0"/>
          <w:numId w:val="1"/>
        </w:numPr>
        <w:spacing w:line="360" w:lineRule="auto"/>
        <w:rPr>
          <w:rFonts w:ascii="Times New Roman" w:hAnsi="Times New Roman" w:cs="Times New Roman"/>
          <w:b/>
          <w:bCs/>
        </w:rPr>
      </w:pPr>
      <w:r w:rsidRPr="00613D84">
        <w:rPr>
          <w:rFonts w:ascii="Times New Roman" w:hAnsi="Times New Roman" w:cs="Times New Roman"/>
          <w:b/>
          <w:bCs/>
        </w:rPr>
        <w:t xml:space="preserve">Materials and </w:t>
      </w:r>
      <w:r w:rsidR="00820944" w:rsidRPr="00613D84">
        <w:rPr>
          <w:rFonts w:ascii="Times New Roman" w:hAnsi="Times New Roman" w:cs="Times New Roman"/>
          <w:b/>
          <w:bCs/>
        </w:rPr>
        <w:t>Methods</w:t>
      </w:r>
    </w:p>
    <w:p w14:paraId="5BB22C0F" w14:textId="599EEFFB" w:rsidR="005B1590" w:rsidRDefault="005B1590" w:rsidP="005B1590">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Study Area</w:t>
      </w:r>
    </w:p>
    <w:p w14:paraId="5B978223" w14:textId="22FF627C" w:rsidR="00767262" w:rsidRDefault="005B1590" w:rsidP="005B1590">
      <w:pPr>
        <w:spacing w:line="360" w:lineRule="auto"/>
        <w:rPr>
          <w:rFonts w:ascii="Times New Roman" w:hAnsi="Times New Roman" w:cs="Times New Roman"/>
        </w:rPr>
      </w:pPr>
      <w:r>
        <w:rPr>
          <w:rFonts w:ascii="Times New Roman" w:hAnsi="Times New Roman" w:cs="Times New Roman"/>
        </w:rPr>
        <w:tab/>
        <w:t>Hurricane Florence, a slow moving category one hurricane, made landfall in coastal North Carolina on September 14</w:t>
      </w:r>
      <w:r w:rsidRPr="005B1590">
        <w:rPr>
          <w:rFonts w:ascii="Times New Roman" w:hAnsi="Times New Roman" w:cs="Times New Roman"/>
          <w:vertAlign w:val="superscript"/>
        </w:rPr>
        <w:t>th</w:t>
      </w:r>
      <w:r>
        <w:rPr>
          <w:rFonts w:ascii="Times New Roman" w:hAnsi="Times New Roman" w:cs="Times New Roman"/>
        </w:rPr>
        <w:t xml:space="preserve">, 2018 </w:t>
      </w:r>
      <w:r>
        <w:rPr>
          <w:rFonts w:ascii="Times New Roman" w:hAnsi="Times New Roman" w:cs="Times New Roman"/>
        </w:rPr>
        <w:fldChar w:fldCharType="begin"/>
      </w:r>
      <w:r>
        <w:rPr>
          <w:rFonts w:ascii="Times New Roman" w:hAnsi="Times New Roman" w:cs="Times New Roman"/>
        </w:rPr>
        <w:instrText xml:space="preserve"> ADDIN ZOTERO_ITEM CSL_CITATION {"citationID":"fumIz4g5","properties":{"formattedCitation":"(Callaghan, 2020)","plainCitation":"(Callaghan, 2020)","noteIndex":0},"citationItems":[{"id":98,"uris":["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rPr>
          <w:rFonts w:ascii="Times New Roman" w:hAnsi="Times New Roman" w:cs="Times New Roman"/>
        </w:rPr>
        <w:fldChar w:fldCharType="separate"/>
      </w:r>
      <w:r w:rsidRPr="005B1590">
        <w:rPr>
          <w:rFonts w:ascii="Times New Roman" w:hAnsi="Times New Roman" w:cs="Times New Roman"/>
        </w:rPr>
        <w:t>(Callaghan, 2020)</w:t>
      </w:r>
      <w:r>
        <w:rPr>
          <w:rFonts w:ascii="Times New Roman" w:hAnsi="Times New Roman" w:cs="Times New Roman"/>
        </w:rPr>
        <w:fldChar w:fldCharType="end"/>
      </w:r>
      <w:r>
        <w:rPr>
          <w:rFonts w:ascii="Times New Roman" w:hAnsi="Times New Roman" w:cs="Times New Roman"/>
        </w:rPr>
        <w:t xml:space="preserve">. Florence brought record-breaking levels of rain, surpassing 30 inches of rain in some regions of North Carolina, resulting in 53 fatalities and an estimated </w:t>
      </w:r>
      <w:r w:rsidR="00AE2F25">
        <w:rPr>
          <w:rFonts w:ascii="Times New Roman" w:hAnsi="Times New Roman" w:cs="Times New Roman"/>
        </w:rPr>
        <w:t xml:space="preserve">$16-44 billion in damages to public and private infrastructure </w:t>
      </w:r>
      <w:r w:rsidR="00AE2F25">
        <w:rPr>
          <w:rFonts w:ascii="Times New Roman" w:hAnsi="Times New Roman" w:cs="Times New Roman"/>
        </w:rPr>
        <w:fldChar w:fldCharType="begin"/>
      </w:r>
      <w:r w:rsidR="00AE2F25">
        <w:rPr>
          <w:rFonts w:ascii="Times New Roman" w:hAnsi="Times New Roman" w:cs="Times New Roman"/>
        </w:rPr>
        <w:instrText xml:space="preserve"> ADDIN ZOTERO_ITEM CSL_CITATION {"citationID":"xFdlqbKS","properties":{"formattedCitation":"(Griffin et al., 2020; Paul et al., 2019)","plainCitation":"(Griffin et al., 2020; Paul et al., 2019)","noteIndex":0},"citationItems":[{"id":103,"uris":["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w:instrText>
      </w:r>
      <w:r w:rsidR="00AE2F25" w:rsidRPr="00D71952">
        <w:rPr>
          <w:rFonts w:ascii="Times New Roman" w:hAnsi="Times New Roman" w:cs="Times New Roman"/>
        </w:rPr>
        <w:instrText xml:space="preserve">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rsidR="00AE2F25">
        <w:rPr>
          <w:rFonts w:ascii="Times New Roman" w:hAnsi="Times New Roman" w:cs="Times New Roman"/>
        </w:rPr>
        <w:fldChar w:fldCharType="separate"/>
      </w:r>
      <w:r w:rsidR="00AE2F25" w:rsidRPr="00D71952">
        <w:rPr>
          <w:rFonts w:ascii="Times New Roman" w:hAnsi="Times New Roman" w:cs="Times New Roman"/>
        </w:rPr>
        <w:t>(Griffin et al., 2020; Paul et al., 2019)</w:t>
      </w:r>
      <w:r w:rsidR="00AE2F25">
        <w:rPr>
          <w:rFonts w:ascii="Times New Roman" w:hAnsi="Times New Roman" w:cs="Times New Roman"/>
        </w:rPr>
        <w:fldChar w:fldCharType="end"/>
      </w:r>
      <w:r w:rsidR="00AE2F25" w:rsidRPr="00D71952">
        <w:rPr>
          <w:rFonts w:ascii="Times New Roman" w:hAnsi="Times New Roman" w:cs="Times New Roman"/>
        </w:rPr>
        <w:t xml:space="preserve">. </w:t>
      </w:r>
      <w:r w:rsidR="00AE2F25" w:rsidRPr="00E27ED8">
        <w:rPr>
          <w:rFonts w:ascii="Times New Roman" w:hAnsi="Times New Roman" w:cs="Times New Roman"/>
        </w:rPr>
        <w:t>In response</w:t>
      </w:r>
      <w:r w:rsidR="005A0764" w:rsidRPr="00E27ED8">
        <w:rPr>
          <w:rFonts w:ascii="Times New Roman" w:hAnsi="Times New Roman" w:cs="Times New Roman"/>
        </w:rPr>
        <w:t>,</w:t>
      </w:r>
      <w:r w:rsidR="00AE2F25" w:rsidRPr="00E27ED8">
        <w:rPr>
          <w:rFonts w:ascii="Times New Roman" w:hAnsi="Times New Roman" w:cs="Times New Roman"/>
        </w:rPr>
        <w:t xml:space="preserve"> the USGS </w:t>
      </w:r>
      <w:r w:rsidR="005A0764" w:rsidRPr="00E27ED8">
        <w:rPr>
          <w:rFonts w:ascii="Times New Roman" w:hAnsi="Times New Roman" w:cs="Times New Roman"/>
        </w:rPr>
        <w:t>3DEP, under the Additional Supplemental Appropriations for Disaster Relief Act of 2019 (H.R. 2157), collected</w:t>
      </w:r>
      <w:r w:rsidR="00FC6483" w:rsidRPr="00E27ED8">
        <w:rPr>
          <w:rFonts w:ascii="Times New Roman" w:hAnsi="Times New Roman" w:cs="Times New Roman"/>
        </w:rPr>
        <w:t xml:space="preserve"> high-resolution ALS data to quantify the extent of hurricane damage and support infrastructure recovery efforts </w:t>
      </w:r>
      <w:r w:rsidR="00FC6483">
        <w:rPr>
          <w:rFonts w:ascii="Times New Roman" w:hAnsi="Times New Roman" w:cs="Times New Roman"/>
        </w:rPr>
        <w:fldChar w:fldCharType="begin"/>
      </w:r>
      <w:r w:rsidR="00E27ED8" w:rsidRPr="00E27ED8">
        <w:rPr>
          <w:rFonts w:ascii="Times New Roman" w:hAnsi="Times New Roman" w:cs="Times New Roman"/>
        </w:rPr>
        <w:instrText xml:space="preserve"> ADDIN ZOTERO_ITEM CSL_CITATION {"citationID":"TcPoJ0Oq","properties":{"formattedCitation":"(Hinck and Stachyra, 2019)","plainCitation":"(Hinck and Stachyra, 2019)","noteIndex":0},"citationItems":[{"id":102,"uris":["http://zotero.org/users/16907877/items/UIU2Z8NR"],"itemData":{"id":102,"type":"report","collection-title":"Fact Sheet","event-place":"Reston, VA","genre":"USGS Numbered Series","number":"2019-3066","page":"4","publisher":"Columbia Environmental Research Center, U.S. Geological Survey","publisher-place":"Reston, VA","title":"2019 Disaster Relief Act: USGS Recovery Activities","URL":"https://doi.org/10.3133/fs20193066","author":[{"family":"Hinck","given":"Jo Ellen"},{"family":"Stachyra","given":"Joseph"}],"issued":{"date-parts":[["2019"]]},"citation-key":"hinck2019DisasterRelief2019"}}],"schema":"https://github.com/citation-style-language/schema/raw/master/csl-citation.json"} </w:instrText>
      </w:r>
      <w:r w:rsidR="00FC6483">
        <w:rPr>
          <w:rFonts w:ascii="Times New Roman" w:hAnsi="Times New Roman" w:cs="Times New Roman"/>
        </w:rPr>
        <w:fldChar w:fldCharType="separate"/>
      </w:r>
      <w:r w:rsidR="00E27ED8" w:rsidRPr="00E27ED8">
        <w:rPr>
          <w:rFonts w:ascii="Times New Roman" w:hAnsi="Times New Roman" w:cs="Times New Roman"/>
        </w:rPr>
        <w:t>(Hinck and Stachyra, 2019)</w:t>
      </w:r>
      <w:r w:rsidR="00FC6483">
        <w:rPr>
          <w:rFonts w:ascii="Times New Roman" w:hAnsi="Times New Roman" w:cs="Times New Roman"/>
        </w:rPr>
        <w:fldChar w:fldCharType="end"/>
      </w:r>
      <w:r w:rsidR="00E27ED8">
        <w:rPr>
          <w:rFonts w:ascii="Times New Roman" w:hAnsi="Times New Roman" w:cs="Times New Roman"/>
        </w:rPr>
        <w:t xml:space="preserve">. The study area of this research is defined as the collective boundaries of the 3DEP Hurricane Florence </w:t>
      </w:r>
      <w:r w:rsidR="00041D59">
        <w:rPr>
          <w:rFonts w:ascii="Times New Roman" w:hAnsi="Times New Roman" w:cs="Times New Roman"/>
        </w:rPr>
        <w:t xml:space="preserve">ALS </w:t>
      </w:r>
      <w:r w:rsidR="00E27ED8">
        <w:rPr>
          <w:rFonts w:ascii="Times New Roman" w:hAnsi="Times New Roman" w:cs="Times New Roman"/>
        </w:rPr>
        <w:t xml:space="preserve">projects (Figure 1). The study area comprises ~5.1 million hectares in the Eastern region of North Carolina. </w:t>
      </w:r>
    </w:p>
    <w:p w14:paraId="59E6A309" w14:textId="39979F78" w:rsidR="00767262" w:rsidRPr="00CD5EF3" w:rsidRDefault="00767262" w:rsidP="005B1590">
      <w:pPr>
        <w:spacing w:line="360" w:lineRule="auto"/>
        <w:rPr>
          <w:rFonts w:ascii="Times New Roman" w:hAnsi="Times New Roman" w:cs="Times New Roman"/>
          <w:b/>
          <w:bCs/>
          <w:color w:val="000000" w:themeColor="text1"/>
          <w:u w:val="single"/>
        </w:rPr>
      </w:pPr>
      <w:r w:rsidRPr="00CD5EF3">
        <w:rPr>
          <w:rFonts w:ascii="Times New Roman" w:hAnsi="Times New Roman" w:cs="Times New Roman"/>
          <w:b/>
          <w:bCs/>
          <w:color w:val="000000" w:themeColor="text1"/>
          <w:highlight w:val="cyan"/>
          <w:u w:val="single"/>
        </w:rPr>
        <w:lastRenderedPageBreak/>
        <w:t>Figure 1 map</w:t>
      </w:r>
    </w:p>
    <w:p w14:paraId="01A42B60" w14:textId="0C040AB6" w:rsidR="00CD5EF3" w:rsidRPr="003A4DA3" w:rsidRDefault="00767262" w:rsidP="005B1590">
      <w:pPr>
        <w:spacing w:line="360" w:lineRule="auto"/>
        <w:rPr>
          <w:rFonts w:ascii="Times New Roman" w:hAnsi="Times New Roman" w:cs="Times New Roman"/>
        </w:rPr>
      </w:pPr>
      <w:r>
        <w:rPr>
          <w:rFonts w:ascii="Times New Roman" w:hAnsi="Times New Roman" w:cs="Times New Roman"/>
        </w:rPr>
        <w:tab/>
        <w:t xml:space="preserve">The study area was selected for several factors. Repeat coverage by ICESat-2 is unlikely at the stand or plantation scale, </w:t>
      </w:r>
      <w:r w:rsidR="00CD5EF3">
        <w:rPr>
          <w:rFonts w:ascii="Times New Roman" w:hAnsi="Times New Roman" w:cs="Times New Roman"/>
        </w:rPr>
        <w:t xml:space="preserve">and the collection of data to validate ATL08 canopy height estimations can be financially cumbersome. However, </w:t>
      </w:r>
      <w:r>
        <w:rPr>
          <w:rFonts w:ascii="Times New Roman" w:hAnsi="Times New Roman" w:cs="Times New Roman"/>
        </w:rPr>
        <w:t>the chosen study a</w:t>
      </w:r>
      <w:r w:rsidR="00CD5EF3">
        <w:rPr>
          <w:rFonts w:ascii="Times New Roman" w:hAnsi="Times New Roman" w:cs="Times New Roman"/>
        </w:rPr>
        <w:t xml:space="preserve">rea is large enough to ensure repeat coverage by ICESat-2 even after data quality filters, and contains wall-to-wall coverage of high-resolution ALS data. While topography has noticeable effects on ATL08 canopy height estimation </w:t>
      </w:r>
      <w:r w:rsidR="004B4B11">
        <w:rPr>
          <w:rFonts w:ascii="Times New Roman" w:hAnsi="Times New Roman" w:cs="Times New Roman"/>
        </w:rPr>
        <w:fldChar w:fldCharType="begin"/>
      </w:r>
      <w:r w:rsidR="004B4B11">
        <w:rPr>
          <w:rFonts w:ascii="Times New Roman" w:hAnsi="Times New Roman" w:cs="Times New Roman"/>
        </w:rPr>
        <w:instrText xml:space="preserve"> ADDIN ZOTERO_ITEM CSL_CITATION {"citationID":"zondGf65","properties":{"formattedCitation":"(Liu et al., 2021; Malambo and Popescu, 2021)","plainCitation":"(Liu et al., 2021; Malambo and Popescu, 2021)","noteIndex":0},"citationItems":[{"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rsidR="004B4B11">
        <w:rPr>
          <w:rFonts w:ascii="Times New Roman" w:hAnsi="Times New Roman" w:cs="Times New Roman"/>
        </w:rPr>
        <w:fldChar w:fldCharType="separate"/>
      </w:r>
      <w:r w:rsidR="004B4B11" w:rsidRPr="004B4B11">
        <w:rPr>
          <w:rFonts w:ascii="Times New Roman" w:hAnsi="Times New Roman" w:cs="Times New Roman"/>
        </w:rPr>
        <w:t>(Liu et al., 2021; Malambo and Popescu, 2021)</w:t>
      </w:r>
      <w:r w:rsidR="004B4B11">
        <w:rPr>
          <w:rFonts w:ascii="Times New Roman" w:hAnsi="Times New Roman" w:cs="Times New Roman"/>
        </w:rPr>
        <w:fldChar w:fldCharType="end"/>
      </w:r>
      <w:r w:rsidR="004B4B11">
        <w:rPr>
          <w:rFonts w:ascii="Times New Roman" w:hAnsi="Times New Roman" w:cs="Times New Roman"/>
        </w:rPr>
        <w:t xml:space="preserve">, the study area contains low terrain variability, with an elevation standard deviation of </w:t>
      </w:r>
      <w:r w:rsidR="004B4B11" w:rsidRPr="004B4B11">
        <w:rPr>
          <w:rFonts w:ascii="Times New Roman" w:hAnsi="Times New Roman" w:cs="Times New Roman"/>
          <w:b/>
          <w:bCs/>
          <w:highlight w:val="cyan"/>
          <w:u w:val="single"/>
        </w:rPr>
        <w:t>_____ meters and an average slope of _____ degrees</w:t>
      </w:r>
      <w:r w:rsidR="00BE25D8">
        <w:rPr>
          <w:rFonts w:ascii="Times New Roman" w:hAnsi="Times New Roman" w:cs="Times New Roman"/>
          <w:b/>
          <w:bCs/>
          <w:u w:val="single"/>
        </w:rPr>
        <w:t xml:space="preserve"> (add citation for Landfire here)</w:t>
      </w:r>
      <w:r w:rsidR="004B4B11">
        <w:rPr>
          <w:rFonts w:ascii="Times New Roman" w:hAnsi="Times New Roman" w:cs="Times New Roman"/>
          <w:b/>
          <w:bCs/>
          <w:u w:val="single"/>
        </w:rPr>
        <w:t>.</w:t>
      </w:r>
      <w:r w:rsidR="004B4B11">
        <w:rPr>
          <w:rFonts w:ascii="Times New Roman" w:hAnsi="Times New Roman" w:cs="Times New Roman"/>
        </w:rPr>
        <w:t xml:space="preserve"> As of 2023, the National Land Cover Database characterizes the study area as predominantly Woody Wetlands </w:t>
      </w:r>
      <w:r w:rsidR="004B4B11" w:rsidRPr="004B4B11">
        <w:rPr>
          <w:rFonts w:ascii="Times New Roman" w:hAnsi="Times New Roman" w:cs="Times New Roman"/>
          <w:b/>
          <w:bCs/>
          <w:highlight w:val="cyan"/>
          <w:u w:val="single"/>
        </w:rPr>
        <w:t>(%)</w:t>
      </w:r>
      <w:r w:rsidR="004B4B11">
        <w:rPr>
          <w:rFonts w:ascii="Times New Roman" w:hAnsi="Times New Roman" w:cs="Times New Roman"/>
        </w:rPr>
        <w:t xml:space="preserve">, Ccultivated Crops </w:t>
      </w:r>
      <w:r w:rsidR="004B4B11" w:rsidRPr="004B4B11">
        <w:rPr>
          <w:rFonts w:ascii="Times New Roman" w:hAnsi="Times New Roman" w:cs="Times New Roman"/>
          <w:b/>
          <w:bCs/>
          <w:highlight w:val="cyan"/>
          <w:u w:val="single"/>
        </w:rPr>
        <w:t>(%)</w:t>
      </w:r>
      <w:r w:rsidR="004B4B11">
        <w:rPr>
          <w:rFonts w:ascii="Times New Roman" w:hAnsi="Times New Roman" w:cs="Times New Roman"/>
        </w:rPr>
        <w:t xml:space="preserve">, and Evergreen Forest </w:t>
      </w:r>
      <w:r w:rsidR="004B4B11" w:rsidRPr="004B4B11">
        <w:rPr>
          <w:rFonts w:ascii="Times New Roman" w:hAnsi="Times New Roman" w:cs="Times New Roman"/>
          <w:b/>
          <w:bCs/>
          <w:highlight w:val="cyan"/>
          <w:u w:val="single"/>
        </w:rPr>
        <w:t>(%)</w:t>
      </w:r>
      <w:r w:rsidR="004B4B11">
        <w:rPr>
          <w:rFonts w:ascii="Times New Roman" w:hAnsi="Times New Roman" w:cs="Times New Roman"/>
          <w:b/>
          <w:bCs/>
          <w:u w:val="single"/>
        </w:rPr>
        <w:t xml:space="preserve">. </w:t>
      </w:r>
      <w:r w:rsidR="004B4B11">
        <w:rPr>
          <w:rFonts w:ascii="Times New Roman" w:hAnsi="Times New Roman" w:cs="Times New Roman"/>
        </w:rPr>
        <w:t xml:space="preserve">Finally, the study area falls within the </w:t>
      </w:r>
      <w:r w:rsidR="003A4DA3">
        <w:rPr>
          <w:rFonts w:ascii="Times New Roman" w:hAnsi="Times New Roman" w:cs="Times New Roman"/>
        </w:rPr>
        <w:t xml:space="preserve">historical natural range of </w:t>
      </w:r>
      <w:r w:rsidR="003A4DA3">
        <w:rPr>
          <w:rFonts w:ascii="Times New Roman" w:hAnsi="Times New Roman" w:cs="Times New Roman"/>
          <w:i/>
          <w:iCs/>
        </w:rPr>
        <w:t>Pinus taeda</w:t>
      </w:r>
      <w:r w:rsidR="003A4DA3">
        <w:rPr>
          <w:rFonts w:ascii="Times New Roman" w:hAnsi="Times New Roman" w:cs="Times New Roman"/>
        </w:rPr>
        <w:t xml:space="preserve"> (loblolly pine). </w:t>
      </w:r>
      <w:r w:rsidR="00AE3AD4">
        <w:rPr>
          <w:rFonts w:ascii="Times New Roman" w:hAnsi="Times New Roman" w:cs="Times New Roman"/>
        </w:rPr>
        <w:t xml:space="preserve">As such, the regular tree spacing, consistent tree heights, and fast tree growth observed in the region’s forest plantations should facilitate canopy height growth identification in ATL08 data </w:t>
      </w:r>
      <w:r w:rsidR="00AE3AD4">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348208mI","properties":{"formattedCitation":"(Baker and Langdon, 1990)","plainCitation":"(Baker and Langdon, 1990)","noteIndex":0},"citationItems":[{"id":111,"uris":["http://zotero.org/users/16907877/items/QIZXUWJV"],"itemData":{"id":111,"type":"chapter","container-title":"Silvics of North America","event-place":"Washington, D.C.","ISBN":"978-0-16-027145-8","language":"eng","note":"OCLC: 780202281","page":"505-512","publisher":"U.S. Deptartment of Agriculture, Forest Service","publisher-place":"Washington, D.C.","source":"Open WorldCat","title":"Pinus Taeda L. Loblolly Pine","URL":"https://www.srs.fs.usda.gov/pubs/misc/ag_654_vol1.pdf","volume":"1","author":[{"family":"Baker","given":"James B."},{"family":"Langdon","given":"Gordon O."}],"issued":{"date-parts":[["1990"]]},"citation-key":"bakerPinusTaedaLoblolly1990"}}],"schema":"https://github.com/citation-style-language/schema/raw/master/csl-citation.json"} </w:instrText>
      </w:r>
      <w:r w:rsidR="00AE3AD4">
        <w:rPr>
          <w:rFonts w:ascii="Times New Roman" w:hAnsi="Times New Roman" w:cs="Times New Roman"/>
        </w:rPr>
        <w:fldChar w:fldCharType="separate"/>
      </w:r>
      <w:r w:rsidR="00AE3AD4" w:rsidRPr="00AE3AD4">
        <w:rPr>
          <w:rFonts w:ascii="Times New Roman" w:hAnsi="Times New Roman" w:cs="Times New Roman"/>
        </w:rPr>
        <w:t>(Baker and Langdon, 1990)</w:t>
      </w:r>
      <w:r w:rsidR="00AE3AD4">
        <w:rPr>
          <w:rFonts w:ascii="Times New Roman" w:hAnsi="Times New Roman" w:cs="Times New Roman"/>
        </w:rPr>
        <w:fldChar w:fldCharType="end"/>
      </w:r>
      <w:r w:rsidR="00AE3AD4">
        <w:rPr>
          <w:rFonts w:ascii="Times New Roman" w:hAnsi="Times New Roman" w:cs="Times New Roman"/>
        </w:rPr>
        <w:t xml:space="preserve">. </w:t>
      </w:r>
    </w:p>
    <w:p w14:paraId="236543CC" w14:textId="2A537772" w:rsidR="00AE3AD4" w:rsidRDefault="00AE3AD4" w:rsidP="00AE3AD4">
      <w:pPr>
        <w:pStyle w:val="ListParagraph"/>
        <w:numPr>
          <w:ilvl w:val="1"/>
          <w:numId w:val="1"/>
        </w:numPr>
        <w:spacing w:line="360" w:lineRule="auto"/>
        <w:rPr>
          <w:rFonts w:ascii="Times New Roman" w:hAnsi="Times New Roman" w:cs="Times New Roman"/>
          <w:b/>
          <w:bCs/>
          <w:lang w:val="fr-FR"/>
        </w:rPr>
      </w:pPr>
      <w:r>
        <w:rPr>
          <w:rFonts w:ascii="Times New Roman" w:hAnsi="Times New Roman" w:cs="Times New Roman"/>
          <w:b/>
          <w:bCs/>
          <w:lang w:val="fr-FR"/>
        </w:rPr>
        <w:t>Data Products</w:t>
      </w:r>
    </w:p>
    <w:p w14:paraId="60659D06" w14:textId="3CA97C0D" w:rsidR="00820944" w:rsidRPr="00477C5B" w:rsidRDefault="00866F9A" w:rsidP="00866F9A">
      <w:pPr>
        <w:spacing w:line="360" w:lineRule="auto"/>
        <w:rPr>
          <w:rFonts w:ascii="Times New Roman" w:hAnsi="Times New Roman" w:cs="Times New Roman"/>
        </w:rPr>
      </w:pPr>
      <w:r>
        <w:rPr>
          <w:rFonts w:ascii="Times New Roman" w:hAnsi="Times New Roman" w:cs="Times New Roman"/>
        </w:rPr>
        <w:t>This research utilizes ICESat-2 ATL08 data to track canopy height growth over time. Land cover data from the Annual National Land</w:t>
      </w:r>
      <w:r w:rsidR="00726B19">
        <w:rPr>
          <w:rFonts w:ascii="Times New Roman" w:hAnsi="Times New Roman" w:cs="Times New Roman"/>
        </w:rPr>
        <w:t xml:space="preserve"> C</w:t>
      </w:r>
      <w:r>
        <w:rPr>
          <w:rFonts w:ascii="Times New Roman" w:hAnsi="Times New Roman" w:cs="Times New Roman"/>
        </w:rPr>
        <w:t>over Database was used to isolate forested regions within the study area. The disturbance history of these forested regions was derived from the U.S. Forest Service’s Landscape Change Monitoring System. ALS data from the USGS 3DEP was used to validate ATL08 canopy height estimations, and assess spatial biases in the locations of ICESat-2 coverage</w:t>
      </w:r>
      <w:r w:rsidR="00477C5B">
        <w:rPr>
          <w:rFonts w:ascii="Times New Roman" w:hAnsi="Times New Roman" w:cs="Times New Roman"/>
        </w:rPr>
        <w:t xml:space="preserve">. Finally, data from the U.S. Forest Service’s Forest Inventory and Analysis program provided local, repeat plot surveys for determining expected canopy height growth patterns within our study area. Furter details on each of these datasets are provided below. </w:t>
      </w:r>
    </w:p>
    <w:p w14:paraId="28E377DF" w14:textId="480EDC88" w:rsidR="00726B19" w:rsidRDefault="00726B19" w:rsidP="007E4951">
      <w:pPr>
        <w:pStyle w:val="ListParagraph"/>
        <w:numPr>
          <w:ilvl w:val="2"/>
          <w:numId w:val="1"/>
        </w:numPr>
        <w:spacing w:line="360" w:lineRule="auto"/>
        <w:rPr>
          <w:rFonts w:ascii="Times New Roman" w:hAnsi="Times New Roman" w:cs="Times New Roman"/>
          <w:b/>
          <w:bCs/>
          <w:lang w:val="fr-FR"/>
        </w:rPr>
      </w:pPr>
      <w:r>
        <w:rPr>
          <w:rFonts w:ascii="Times New Roman" w:hAnsi="Times New Roman" w:cs="Times New Roman"/>
          <w:b/>
          <w:bCs/>
          <w:lang w:val="fr-FR"/>
        </w:rPr>
        <w:t>ALS</w:t>
      </w:r>
    </w:p>
    <w:p w14:paraId="53673DC1" w14:textId="7B1FEF41" w:rsidR="003252A5" w:rsidRPr="00607BD8" w:rsidRDefault="00223B84" w:rsidP="003252A5">
      <w:pPr>
        <w:spacing w:line="360" w:lineRule="auto"/>
      </w:pPr>
      <w:r>
        <w:rPr>
          <w:rFonts w:ascii="Times New Roman" w:hAnsi="Times New Roman" w:cs="Times New Roman"/>
        </w:rPr>
        <w:tab/>
      </w:r>
      <w:r w:rsidR="003252A5" w:rsidRPr="003252A5">
        <w:rPr>
          <w:rFonts w:ascii="Times New Roman" w:hAnsi="Times New Roman" w:cs="Times New Roman"/>
        </w:rPr>
        <w:t>Hurricane Florence ALS data i</w:t>
      </w:r>
      <w:r w:rsidR="003252A5">
        <w:rPr>
          <w:rFonts w:ascii="Times New Roman" w:hAnsi="Times New Roman" w:cs="Times New Roman"/>
        </w:rPr>
        <w:t>s contained in 11 projects of the USGS 3DEP flown between December 7</w:t>
      </w:r>
      <w:r w:rsidR="003252A5" w:rsidRPr="003252A5">
        <w:rPr>
          <w:rFonts w:ascii="Times New Roman" w:hAnsi="Times New Roman" w:cs="Times New Roman"/>
          <w:vertAlign w:val="superscript"/>
        </w:rPr>
        <w:t>th</w:t>
      </w:r>
      <w:r w:rsidR="003252A5">
        <w:rPr>
          <w:rFonts w:ascii="Times New Roman" w:hAnsi="Times New Roman" w:cs="Times New Roman"/>
        </w:rPr>
        <w:t>, 2019, and February 28</w:t>
      </w:r>
      <w:r w:rsidR="003252A5" w:rsidRPr="003252A5">
        <w:rPr>
          <w:rFonts w:ascii="Times New Roman" w:hAnsi="Times New Roman" w:cs="Times New Roman"/>
          <w:vertAlign w:val="superscript"/>
        </w:rPr>
        <w:t>th</w:t>
      </w:r>
      <w:r w:rsidR="003252A5">
        <w:rPr>
          <w:rFonts w:ascii="Times New Roman" w:hAnsi="Times New Roman" w:cs="Times New Roman"/>
        </w:rPr>
        <w:t>, 2020. All projects utilized the Reigl VQ 1560i or 1560ii instruments to collect data, meet</w:t>
      </w:r>
      <w:r w:rsidR="00A7007F">
        <w:rPr>
          <w:rFonts w:ascii="Times New Roman" w:hAnsi="Times New Roman" w:cs="Times New Roman"/>
        </w:rPr>
        <w:t>ing</w:t>
      </w:r>
      <w:r w:rsidR="003252A5">
        <w:rPr>
          <w:rFonts w:ascii="Times New Roman" w:hAnsi="Times New Roman" w:cs="Times New Roman"/>
        </w:rPr>
        <w:t xml:space="preserve"> the Quality Level 1 requirements of the 3DEP LiDAR Base Specification</w:t>
      </w:r>
      <w:r w:rsidR="00A7007F">
        <w:rPr>
          <w:rFonts w:ascii="Times New Roman" w:hAnsi="Times New Roman" w:cs="Times New Roman"/>
        </w:rPr>
        <w:t xml:space="preserve">. This guarantees an aggregate nominal pulse density of </w:t>
      </w:r>
      <w:r w:rsidR="00A7007F">
        <w:rPr>
          <w:rFonts w:ascii="Times New Roman" w:hAnsi="Times New Roman" w:cs="Times New Roman"/>
          <w:u w:val="single"/>
        </w:rPr>
        <w:t>&gt;</w:t>
      </w:r>
      <w:r w:rsidR="00A7007F">
        <w:rPr>
          <w:rFonts w:ascii="Times New Roman" w:hAnsi="Times New Roman" w:cs="Times New Roman"/>
        </w:rPr>
        <w:t xml:space="preserve">8 points per square meter, and an absolute vertical accuracy </w:t>
      </w:r>
      <w:r w:rsidR="000E567A">
        <w:rPr>
          <w:rFonts w:ascii="Times New Roman" w:hAnsi="Times New Roman" w:cs="Times New Roman"/>
        </w:rPr>
        <w:t xml:space="preserve">(RMSE) </w:t>
      </w:r>
      <w:r w:rsidR="00A7007F">
        <w:rPr>
          <w:rFonts w:ascii="Times New Roman" w:hAnsi="Times New Roman" w:cs="Times New Roman"/>
        </w:rPr>
        <w:t xml:space="preserve">of </w:t>
      </w:r>
      <w:r w:rsidR="00A7007F">
        <w:rPr>
          <w:rFonts w:ascii="Times New Roman" w:hAnsi="Times New Roman" w:cs="Times New Roman"/>
          <w:u w:val="single"/>
        </w:rPr>
        <w:t>&lt;</w:t>
      </w:r>
      <w:r w:rsidR="00A7007F">
        <w:rPr>
          <w:rFonts w:ascii="Times New Roman" w:hAnsi="Times New Roman" w:cs="Times New Roman"/>
        </w:rPr>
        <w:t>10 centimeters</w:t>
      </w:r>
      <w:r w:rsidR="000E567A">
        <w:rPr>
          <w:rFonts w:ascii="Times New Roman" w:hAnsi="Times New Roman" w:cs="Times New Roman"/>
        </w:rPr>
        <w:t xml:space="preserve"> in nonvegetated </w:t>
      </w:r>
      <w:r w:rsidR="000E567A">
        <w:rPr>
          <w:rFonts w:ascii="Times New Roman" w:hAnsi="Times New Roman" w:cs="Times New Roman"/>
        </w:rPr>
        <w:lastRenderedPageBreak/>
        <w:t>areas</w:t>
      </w:r>
      <w:r>
        <w:rPr>
          <w:rFonts w:ascii="Times New Roman" w:hAnsi="Times New Roman" w:cs="Times New Roman"/>
        </w:rPr>
        <w:t xml:space="preserve"> </w:t>
      </w:r>
      <w:r>
        <w:rPr>
          <w:rFonts w:ascii="Times New Roman" w:hAnsi="Times New Roman" w:cs="Times New Roman"/>
        </w:rPr>
        <w:fldChar w:fldCharType="begin"/>
      </w:r>
      <w:r w:rsidR="00C57E43">
        <w:rPr>
          <w:rFonts w:ascii="Times New Roman" w:hAnsi="Times New Roman" w:cs="Times New Roman"/>
        </w:rPr>
        <w:instrText xml:space="preserve"> ADDIN ZOTERO_ITEM CSL_CITATION {"citationID":"wO0FgWRi","properties":{"formattedCitation":"(U.S. Geological Survey, 2025)","plainCitation":"(U.S. Geological Survey, 2025)","noteIndex":0},"citationItems":[{"id":445,"uris":["http://zotero.org/users/16907877/items/SQNS7ADF"],"itemData":{"id":445,"type":"standard","authority":"National Geospatial Program","genre":"NGP Standards and Specifications","publisher":"U.S. Geological Survey","title":"3DEP LiDAR Base Specification","URL":"https://www.usgs.gov/media/files/lidar-base-specification-2025-rev-a","version":"rev. A","author":[{"literal":"U.S. Geological Survey"}],"issued":{"date-parts":[["2025",6,10]]},"citation-key":"u.s.geologicalsurvey3DEPLiDARBase2025"}}],"schema":"https://github.com/citation-style-language/schema/raw/master/csl-citation.json"} </w:instrText>
      </w:r>
      <w:r>
        <w:rPr>
          <w:rFonts w:ascii="Times New Roman" w:hAnsi="Times New Roman" w:cs="Times New Roman"/>
        </w:rPr>
        <w:fldChar w:fldCharType="separate"/>
      </w:r>
      <w:r w:rsidR="00C57E43" w:rsidRPr="00C57E43">
        <w:rPr>
          <w:rFonts w:ascii="Times New Roman" w:hAnsi="Times New Roman" w:cs="Times New Roman"/>
        </w:rPr>
        <w:t>(U.S. Geological Survey, 2025)</w:t>
      </w:r>
      <w:r>
        <w:rPr>
          <w:rFonts w:ascii="Times New Roman" w:hAnsi="Times New Roman" w:cs="Times New Roman"/>
        </w:rPr>
        <w:fldChar w:fldCharType="end"/>
      </w:r>
      <w:r w:rsidR="00A7007F">
        <w:rPr>
          <w:rFonts w:ascii="Times New Roman" w:hAnsi="Times New Roman" w:cs="Times New Roman"/>
        </w:rPr>
        <w:t>.</w:t>
      </w:r>
      <w:r w:rsidR="00C57E43">
        <w:rPr>
          <w:rFonts w:ascii="Times New Roman" w:hAnsi="Times New Roman" w:cs="Times New Roman"/>
        </w:rPr>
        <w:t xml:space="preserve"> With this strong vertical accuracy and high point density, we considered this 3DEP</w:t>
      </w:r>
      <w:r w:rsidR="00A7007F">
        <w:rPr>
          <w:rFonts w:ascii="Times New Roman" w:hAnsi="Times New Roman" w:cs="Times New Roman"/>
        </w:rPr>
        <w:t xml:space="preserve"> </w:t>
      </w:r>
      <w:r w:rsidR="00C57E43">
        <w:rPr>
          <w:rFonts w:ascii="Times New Roman" w:hAnsi="Times New Roman" w:cs="Times New Roman"/>
        </w:rPr>
        <w:t>ALS data to be adequate in serving as a reference for</w:t>
      </w:r>
      <w:r w:rsidR="00607BD8">
        <w:rPr>
          <w:rFonts w:ascii="Times New Roman" w:hAnsi="Times New Roman" w:cs="Times New Roman"/>
        </w:rPr>
        <w:t xml:space="preserve"> ATL08</w:t>
      </w:r>
      <w:r w:rsidR="00C57E43">
        <w:rPr>
          <w:rFonts w:ascii="Times New Roman" w:hAnsi="Times New Roman" w:cs="Times New Roman"/>
        </w:rPr>
        <w:t xml:space="preserve"> </w:t>
      </w:r>
      <w:r w:rsidR="00607BD8">
        <w:rPr>
          <w:rFonts w:ascii="Times New Roman" w:hAnsi="Times New Roman" w:cs="Times New Roman"/>
        </w:rPr>
        <w:t>c</w:t>
      </w:r>
      <w:r w:rsidR="00C57E43">
        <w:rPr>
          <w:rFonts w:ascii="Times New Roman" w:hAnsi="Times New Roman" w:cs="Times New Roman"/>
        </w:rPr>
        <w:t xml:space="preserve">anopy height estimations. </w:t>
      </w:r>
      <w:r w:rsidR="00607BD8">
        <w:rPr>
          <w:rFonts w:ascii="Times New Roman" w:hAnsi="Times New Roman" w:cs="Times New Roman"/>
        </w:rPr>
        <w:t xml:space="preserve">USGS 3DEP LiDAR Point Clouds were accessed on </w:t>
      </w:r>
      <w:r w:rsidR="00607BD8" w:rsidRPr="00607BD8">
        <w:rPr>
          <w:rFonts w:ascii="Times New Roman" w:hAnsi="Times New Roman" w:cs="Times New Roman"/>
          <w:b/>
          <w:bCs/>
          <w:highlight w:val="cyan"/>
          <w:u w:val="single"/>
        </w:rPr>
        <w:t>_______</w:t>
      </w:r>
      <w:r w:rsidR="00607BD8">
        <w:rPr>
          <w:rFonts w:ascii="Times New Roman" w:hAnsi="Times New Roman" w:cs="Times New Roman"/>
          <w:b/>
          <w:bCs/>
          <w:u w:val="single"/>
        </w:rPr>
        <w:t xml:space="preserve">  </w:t>
      </w:r>
      <w:r w:rsidR="00607BD8" w:rsidRPr="00607BD8">
        <w:rPr>
          <w:rFonts w:ascii="Times New Roman" w:hAnsi="Times New Roman" w:cs="Times New Roman"/>
        </w:rPr>
        <w:t>, 2025</w:t>
      </w:r>
      <w:r w:rsidR="00607BD8">
        <w:rPr>
          <w:rFonts w:ascii="Times New Roman" w:hAnsi="Times New Roman" w:cs="Times New Roman"/>
        </w:rPr>
        <w:t xml:space="preserve"> from </w:t>
      </w:r>
      <w:r w:rsidR="00607BD8" w:rsidRPr="00607BD8">
        <w:rPr>
          <w:rFonts w:ascii="Times New Roman" w:hAnsi="Times New Roman" w:cs="Times New Roman"/>
        </w:rPr>
        <w:t>m https://registry.opendata.aws/usgs-lidar</w:t>
      </w:r>
      <w:r w:rsidR="00607BD8">
        <w:rPr>
          <w:rFonts w:ascii="Times New Roman" w:hAnsi="Times New Roman" w:cs="Times New Roman"/>
        </w:rPr>
        <w:t xml:space="preserve">. A custom Python script was created in Python </w:t>
      </w:r>
      <w:r w:rsidR="00607BD8" w:rsidRPr="00607BD8">
        <w:rPr>
          <w:rFonts w:ascii="Times New Roman" w:hAnsi="Times New Roman" w:cs="Times New Roman"/>
          <w:b/>
          <w:bCs/>
          <w:highlight w:val="cyan"/>
          <w:u w:val="single"/>
        </w:rPr>
        <w:t>___</w:t>
      </w:r>
      <w:r w:rsidR="00607BD8">
        <w:rPr>
          <w:rFonts w:ascii="Times New Roman" w:hAnsi="Times New Roman" w:cs="Times New Roman"/>
        </w:rPr>
        <w:t xml:space="preserve"> to stream the 3DEP data from the Entwine Point Tiles format during data processing (</w:t>
      </w:r>
      <w:r w:rsidR="00607BD8" w:rsidRPr="00607BD8">
        <w:rPr>
          <w:rFonts w:ascii="Times New Roman" w:hAnsi="Times New Roman" w:cs="Times New Roman"/>
          <w:b/>
          <w:bCs/>
          <w:highlight w:val="cyan"/>
          <w:u w:val="single"/>
        </w:rPr>
        <w:t>Python citation; see code appendix</w:t>
      </w:r>
      <w:r w:rsidR="00607BD8">
        <w:rPr>
          <w:rFonts w:ascii="Times New Roman" w:hAnsi="Times New Roman" w:cs="Times New Roman"/>
        </w:rPr>
        <w:t xml:space="preserve">). </w:t>
      </w:r>
    </w:p>
    <w:p w14:paraId="1BD1F67D" w14:textId="77777777" w:rsidR="00BA7124" w:rsidRDefault="00726B19" w:rsidP="00BA7124">
      <w:pPr>
        <w:pStyle w:val="ListParagraph"/>
        <w:numPr>
          <w:ilvl w:val="2"/>
          <w:numId w:val="1"/>
        </w:numPr>
        <w:spacing w:line="360" w:lineRule="auto"/>
        <w:rPr>
          <w:rFonts w:ascii="Times New Roman" w:hAnsi="Times New Roman" w:cs="Times New Roman"/>
          <w:b/>
          <w:bCs/>
          <w:lang w:val="fr-FR"/>
        </w:rPr>
      </w:pPr>
      <w:r>
        <w:rPr>
          <w:rFonts w:ascii="Times New Roman" w:hAnsi="Times New Roman" w:cs="Times New Roman"/>
          <w:b/>
          <w:bCs/>
          <w:lang w:val="fr-FR"/>
        </w:rPr>
        <w:t>ICESat-2 ATL08</w:t>
      </w:r>
    </w:p>
    <w:p w14:paraId="4A9EA1CB" w14:textId="33899496" w:rsidR="00BA7124" w:rsidRPr="00BA7124" w:rsidRDefault="00BA7124" w:rsidP="00BA7124">
      <w:pPr>
        <w:pStyle w:val="ListParagraph"/>
        <w:spacing w:line="360" w:lineRule="auto"/>
        <w:ind w:left="0"/>
        <w:rPr>
          <w:rFonts w:ascii="Times New Roman" w:hAnsi="Times New Roman" w:cs="Times New Roman"/>
          <w:b/>
          <w:bCs/>
        </w:rPr>
      </w:pPr>
      <w:r w:rsidRPr="00B5123C">
        <w:rPr>
          <w:rFonts w:ascii="Times New Roman" w:hAnsi="Times New Roman" w:cs="Times New Roman"/>
          <w:b/>
          <w:bCs/>
        </w:rPr>
        <w:tab/>
      </w:r>
      <w:r w:rsidRPr="00BA7124">
        <w:rPr>
          <w:rFonts w:ascii="Times New Roman" w:hAnsi="Times New Roman" w:cs="Times New Roman"/>
        </w:rPr>
        <w:t xml:space="preserve">Photon measurements from the ATLAS instrument are aggregated into multiple data products. The </w:t>
      </w:r>
      <w:r>
        <w:rPr>
          <w:rFonts w:ascii="Times New Roman" w:hAnsi="Times New Roman" w:cs="Times New Roman"/>
        </w:rPr>
        <w:t xml:space="preserve">Global Geolocated Photons (ATL03) data product </w:t>
      </w:r>
      <w:r w:rsidR="00686B3E">
        <w:rPr>
          <w:rFonts w:ascii="Times New Roman" w:hAnsi="Times New Roman" w:cs="Times New Roman"/>
        </w:rPr>
        <w:t xml:space="preserve">records geolocated heights above the WGS84 ellipsoid for all photons downlinked by ATLAS </w:t>
      </w:r>
      <w:r w:rsidR="00686B3E">
        <w:rPr>
          <w:rFonts w:ascii="Times New Roman" w:hAnsi="Times New Roman" w:cs="Times New Roman"/>
        </w:rPr>
        <w:fldChar w:fldCharType="begin"/>
      </w:r>
      <w:r w:rsidR="00686B3E">
        <w:rPr>
          <w:rFonts w:ascii="Times New Roman" w:hAnsi="Times New Roman" w:cs="Times New Roman"/>
        </w:rPr>
        <w:instrText xml:space="preserve"> ADDIN ZOTERO_ITEM CSL_CITATION {"citationID":"KsMzuJxK","properties":{"formattedCitation":"(Neumann et al., 2023)","plainCitation":"(Neumann et al., 2023)","noteIndex":0},"citationItems":[{"id":126,"uris":["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686B3E">
        <w:rPr>
          <w:rFonts w:ascii="Times New Roman" w:hAnsi="Times New Roman" w:cs="Times New Roman"/>
        </w:rPr>
        <w:fldChar w:fldCharType="separate"/>
      </w:r>
      <w:r w:rsidR="00686B3E" w:rsidRPr="00686B3E">
        <w:rPr>
          <w:rFonts w:ascii="Times New Roman" w:hAnsi="Times New Roman" w:cs="Times New Roman"/>
        </w:rPr>
        <w:t>(Neumann et al., 2023)</w:t>
      </w:r>
      <w:r w:rsidR="00686B3E">
        <w:rPr>
          <w:rFonts w:ascii="Times New Roman" w:hAnsi="Times New Roman" w:cs="Times New Roman"/>
        </w:rPr>
        <w:fldChar w:fldCharType="end"/>
      </w:r>
      <w:r w:rsidR="00686B3E">
        <w:rPr>
          <w:rFonts w:ascii="Times New Roman" w:hAnsi="Times New Roman" w:cs="Times New Roman"/>
        </w:rPr>
        <w:t>.</w:t>
      </w:r>
      <w:r w:rsidR="00726403">
        <w:rPr>
          <w:rFonts w:ascii="Times New Roman" w:hAnsi="Times New Roman" w:cs="Times New Roman"/>
        </w:rPr>
        <w:t xml:space="preserve"> From the geolocated photon data, the L3A Land and Vegetation Height (ATL08) data product is derived through a Differential, Regressive, and Gaussian Adaptive Nearest Neighbor method. This process filters out background noise and estimates land and surface vegetation heights</w:t>
      </w:r>
      <w:r w:rsidR="004E5A46">
        <w:rPr>
          <w:rFonts w:ascii="Times New Roman" w:hAnsi="Times New Roman" w:cs="Times New Roman"/>
        </w:rPr>
        <w:t>, labelling individual photons as noise, ground</w:t>
      </w:r>
      <w:r w:rsidR="00A523EC">
        <w:rPr>
          <w:rFonts w:ascii="Times New Roman" w:hAnsi="Times New Roman" w:cs="Times New Roman"/>
        </w:rPr>
        <w:t>,</w:t>
      </w:r>
      <w:r w:rsidR="004E5A46">
        <w:rPr>
          <w:rFonts w:ascii="Times New Roman" w:hAnsi="Times New Roman" w:cs="Times New Roman"/>
        </w:rPr>
        <w:t xml:space="preserve"> canopy, or top of canopy</w:t>
      </w:r>
      <w:r w:rsidR="00270342">
        <w:rPr>
          <w:rFonts w:ascii="Times New Roman" w:hAnsi="Times New Roman" w:cs="Times New Roman"/>
        </w:rPr>
        <w:t xml:space="preserve"> </w:t>
      </w:r>
      <w:r w:rsidR="00270342">
        <w:rPr>
          <w:rFonts w:ascii="Times New Roman" w:hAnsi="Times New Roman" w:cs="Times New Roman"/>
        </w:rPr>
        <w:fldChar w:fldCharType="begin"/>
      </w:r>
      <w:r w:rsidR="00270342">
        <w:rPr>
          <w:rFonts w:ascii="Times New Roman" w:hAnsi="Times New Roman" w:cs="Times New Roman"/>
        </w:rPr>
        <w:instrText xml:space="preserve"> ADDIN ZOTERO_ITEM CSL_CITATION {"citationID":"3g9ssLFI","properties":{"formattedCitation":"(Malambo and Popescu, 2024; Neuenschwander et al., 2020; Neuenschwander and Pitts, 2019)","plainCitation":"(Malambo and Popescu, 2024; Neuenschwander et al., 2020; Neuenschwander and Pitts, 2019)","noteIndex":0},"citationItems":[{"id":125,"uris":["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270342">
        <w:rPr>
          <w:rFonts w:ascii="Times New Roman" w:hAnsi="Times New Roman" w:cs="Times New Roman"/>
        </w:rPr>
        <w:fldChar w:fldCharType="separate"/>
      </w:r>
      <w:r w:rsidR="00270342" w:rsidRPr="00270342">
        <w:rPr>
          <w:rFonts w:ascii="Times New Roman" w:hAnsi="Times New Roman" w:cs="Times New Roman"/>
        </w:rPr>
        <w:t>(Malambo and Popescu, 2024; Neuenschwander et al., 2020; Neuenschwander and Pitts, 2019)</w:t>
      </w:r>
      <w:r w:rsidR="00270342">
        <w:rPr>
          <w:rFonts w:ascii="Times New Roman" w:hAnsi="Times New Roman" w:cs="Times New Roman"/>
        </w:rPr>
        <w:fldChar w:fldCharType="end"/>
      </w:r>
      <w:r w:rsidR="00726403">
        <w:rPr>
          <w:rFonts w:ascii="Times New Roman" w:hAnsi="Times New Roman" w:cs="Times New Roman"/>
        </w:rPr>
        <w:t>.</w:t>
      </w:r>
      <w:r w:rsidR="00270342">
        <w:rPr>
          <w:rFonts w:ascii="Times New Roman" w:hAnsi="Times New Roman" w:cs="Times New Roman"/>
        </w:rPr>
        <w:t xml:space="preserve"> The ATL08 product reports several canopy height parameters </w:t>
      </w:r>
      <w:r w:rsidR="00A523EC">
        <w:rPr>
          <w:rFonts w:ascii="Times New Roman" w:hAnsi="Times New Roman" w:cs="Times New Roman"/>
        </w:rPr>
        <w:t xml:space="preserve">for segments, </w:t>
      </w:r>
      <w:r w:rsidR="00270342">
        <w:rPr>
          <w:rFonts w:ascii="Times New Roman" w:hAnsi="Times New Roman" w:cs="Times New Roman"/>
        </w:rPr>
        <w:t>including the mean, median, minimum, and maximum of relative and absolute heights for canopy photons</w:t>
      </w:r>
      <w:r w:rsidR="00A523EC">
        <w:rPr>
          <w:rFonts w:ascii="Times New Roman" w:hAnsi="Times New Roman" w:cs="Times New Roman"/>
        </w:rPr>
        <w:t xml:space="preserve">. ATL08’s primary canopy height metric, </w:t>
      </w:r>
      <w:r w:rsidR="00A523EC">
        <w:rPr>
          <w:rFonts w:ascii="Times New Roman" w:hAnsi="Times New Roman" w:cs="Times New Roman"/>
          <w:i/>
          <w:iCs/>
        </w:rPr>
        <w:t>h_canopy</w:t>
      </w:r>
      <w:r w:rsidR="00A523EC">
        <w:rPr>
          <w:rFonts w:ascii="Times New Roman" w:hAnsi="Times New Roman" w:cs="Times New Roman"/>
        </w:rPr>
        <w:t>, uses a segment’s 98</w:t>
      </w:r>
      <w:r w:rsidR="00A523EC" w:rsidRPr="00A523EC">
        <w:rPr>
          <w:rFonts w:ascii="Times New Roman" w:hAnsi="Times New Roman" w:cs="Times New Roman"/>
          <w:vertAlign w:val="superscript"/>
        </w:rPr>
        <w:t>th</w:t>
      </w:r>
      <w:r w:rsidR="00A523EC">
        <w:rPr>
          <w:rFonts w:ascii="Times New Roman" w:hAnsi="Times New Roman" w:cs="Times New Roman"/>
        </w:rPr>
        <w:t xml:space="preserve"> percentile relative canopy height to represent the top of canopy</w:t>
      </w:r>
      <w:r w:rsidR="00B5123C">
        <w:rPr>
          <w:rFonts w:ascii="Times New Roman" w:hAnsi="Times New Roman" w:cs="Times New Roman"/>
        </w:rPr>
        <w:t xml:space="preserve"> height</w:t>
      </w:r>
      <w:r w:rsidR="00A523EC">
        <w:rPr>
          <w:rFonts w:ascii="Times New Roman" w:hAnsi="Times New Roman" w:cs="Times New Roman"/>
        </w:rPr>
        <w:t xml:space="preserve">, as true maximum canopy height may include background noise </w:t>
      </w:r>
      <w:r w:rsidR="00A523EC">
        <w:rPr>
          <w:rFonts w:ascii="Times New Roman" w:hAnsi="Times New Roman" w:cs="Times New Roman"/>
        </w:rPr>
        <w:fldChar w:fldCharType="begin"/>
      </w:r>
      <w:r w:rsidR="00A523EC">
        <w:rPr>
          <w:rFonts w:ascii="Times New Roman" w:hAnsi="Times New Roman" w:cs="Times New Roman"/>
        </w:rPr>
        <w:instrText xml:space="preserve"> ADDIN ZOTERO_ITEM CSL_CITATION {"citationID":"tcsyfhav","properties":{"formattedCitation":"(Neuenschwander and Pitts, 2019)","plainCitation":"(Neuenschwander and Pitts, 2019)","noteIndex":0},"citationItems":[{"id":124,"uris":["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A523EC">
        <w:rPr>
          <w:rFonts w:ascii="Times New Roman" w:hAnsi="Times New Roman" w:cs="Times New Roman"/>
        </w:rPr>
        <w:fldChar w:fldCharType="separate"/>
      </w:r>
      <w:r w:rsidR="00A523EC" w:rsidRPr="00A523EC">
        <w:rPr>
          <w:rFonts w:ascii="Times New Roman" w:hAnsi="Times New Roman" w:cs="Times New Roman"/>
        </w:rPr>
        <w:t>(Neuenschwander and Pitts, 2019)</w:t>
      </w:r>
      <w:r w:rsidR="00A523EC">
        <w:rPr>
          <w:rFonts w:ascii="Times New Roman" w:hAnsi="Times New Roman" w:cs="Times New Roman"/>
        </w:rPr>
        <w:fldChar w:fldCharType="end"/>
      </w:r>
      <w:r w:rsidR="00A523EC">
        <w:rPr>
          <w:rFonts w:ascii="Times New Roman" w:hAnsi="Times New Roman" w:cs="Times New Roman"/>
        </w:rPr>
        <w:t>.</w:t>
      </w:r>
      <w:r w:rsidR="00B5123C">
        <w:rPr>
          <w:rFonts w:ascii="Times New Roman" w:hAnsi="Times New Roman" w:cs="Times New Roman"/>
        </w:rPr>
        <w:t xml:space="preserve"> For this study, all available ATL08 Version 6 granules </w:t>
      </w:r>
      <w:r w:rsidR="006736D9">
        <w:rPr>
          <w:rFonts w:ascii="Times New Roman" w:hAnsi="Times New Roman" w:cs="Times New Roman"/>
        </w:rPr>
        <w:t xml:space="preserve">collected </w:t>
      </w:r>
      <w:r w:rsidR="00B5123C">
        <w:rPr>
          <w:rFonts w:ascii="Times New Roman" w:hAnsi="Times New Roman" w:cs="Times New Roman"/>
        </w:rPr>
        <w:t>within the study area</w:t>
      </w:r>
      <w:r w:rsidR="006736D9">
        <w:rPr>
          <w:rFonts w:ascii="Times New Roman" w:hAnsi="Times New Roman" w:cs="Times New Roman"/>
        </w:rPr>
        <w:t xml:space="preserve"> extent </w:t>
      </w:r>
      <w:r w:rsidR="00B5123C">
        <w:rPr>
          <w:rFonts w:ascii="Times New Roman" w:hAnsi="Times New Roman" w:cs="Times New Roman"/>
        </w:rPr>
        <w:t>between October</w:t>
      </w:r>
      <w:r w:rsidR="00632A26">
        <w:rPr>
          <w:rFonts w:ascii="Times New Roman" w:hAnsi="Times New Roman" w:cs="Times New Roman"/>
        </w:rPr>
        <w:t xml:space="preserve"> 14</w:t>
      </w:r>
      <w:r w:rsidR="00632A26" w:rsidRPr="00632A26">
        <w:rPr>
          <w:rFonts w:ascii="Times New Roman" w:hAnsi="Times New Roman" w:cs="Times New Roman"/>
          <w:vertAlign w:val="superscript"/>
        </w:rPr>
        <w:t>th</w:t>
      </w:r>
      <w:r w:rsidR="00632A26">
        <w:rPr>
          <w:rFonts w:ascii="Times New Roman" w:hAnsi="Times New Roman" w:cs="Times New Roman"/>
        </w:rPr>
        <w:t>, 20</w:t>
      </w:r>
      <w:r w:rsidR="00B5123C">
        <w:rPr>
          <w:rFonts w:ascii="Times New Roman" w:hAnsi="Times New Roman" w:cs="Times New Roman"/>
        </w:rPr>
        <w:t xml:space="preserve">18 and December </w:t>
      </w:r>
      <w:r w:rsidR="00632A26">
        <w:rPr>
          <w:rFonts w:ascii="Times New Roman" w:hAnsi="Times New Roman" w:cs="Times New Roman"/>
        </w:rPr>
        <w:t>31</w:t>
      </w:r>
      <w:r w:rsidR="00632A26" w:rsidRPr="00632A26">
        <w:rPr>
          <w:rFonts w:ascii="Times New Roman" w:hAnsi="Times New Roman" w:cs="Times New Roman"/>
          <w:vertAlign w:val="superscript"/>
        </w:rPr>
        <w:t>st</w:t>
      </w:r>
      <w:r w:rsidR="00632A26">
        <w:rPr>
          <w:rFonts w:ascii="Times New Roman" w:hAnsi="Times New Roman" w:cs="Times New Roman"/>
        </w:rPr>
        <w:t xml:space="preserve">, </w:t>
      </w:r>
      <w:r w:rsidR="00B5123C">
        <w:rPr>
          <w:rFonts w:ascii="Times New Roman" w:hAnsi="Times New Roman" w:cs="Times New Roman"/>
        </w:rPr>
        <w:t>2024 were downloaded from NASA’s Earthdata Search (</w:t>
      </w:r>
      <w:r w:rsidR="00632A26" w:rsidRPr="00632A26">
        <w:rPr>
          <w:rFonts w:ascii="Times New Roman" w:hAnsi="Times New Roman" w:cs="Times New Roman"/>
        </w:rPr>
        <w:t>https://search.earthdata.nasa.gov/search</w:t>
      </w:r>
      <w:r w:rsidR="00B5123C">
        <w:rPr>
          <w:rFonts w:ascii="Times New Roman" w:hAnsi="Times New Roman" w:cs="Times New Roman"/>
        </w:rPr>
        <w:t>)</w:t>
      </w:r>
      <w:r w:rsidR="00632A26">
        <w:rPr>
          <w:rFonts w:ascii="Times New Roman" w:hAnsi="Times New Roman" w:cs="Times New Roman"/>
        </w:rPr>
        <w:t xml:space="preserve"> using the Cygwin command-line interface</w:t>
      </w:r>
      <w:r w:rsidR="001B1395">
        <w:rPr>
          <w:rFonts w:ascii="Times New Roman" w:hAnsi="Times New Roman" w:cs="Times New Roman"/>
        </w:rPr>
        <w:t xml:space="preserve">. This provided </w:t>
      </w:r>
      <w:r w:rsidR="006736D9" w:rsidRPr="006736D9">
        <w:rPr>
          <w:rFonts w:ascii="Times New Roman" w:hAnsi="Times New Roman" w:cs="Times New Roman"/>
        </w:rPr>
        <w:t>740</w:t>
      </w:r>
      <w:r w:rsidR="001B1395">
        <w:rPr>
          <w:rFonts w:ascii="Times New Roman" w:hAnsi="Times New Roman" w:cs="Times New Roman"/>
        </w:rPr>
        <w:t xml:space="preserve"> granules for further analysis</w:t>
      </w:r>
      <w:r w:rsidR="00627C81">
        <w:rPr>
          <w:rFonts w:ascii="Times New Roman" w:hAnsi="Times New Roman" w:cs="Times New Roman"/>
        </w:rPr>
        <w:t>.</w:t>
      </w:r>
    </w:p>
    <w:p w14:paraId="3F1E3DAB" w14:textId="19DD6B5D" w:rsidR="00627C81" w:rsidRDefault="00726B19" w:rsidP="00627C8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National Land Cover Database</w:t>
      </w:r>
    </w:p>
    <w:p w14:paraId="5A8A0687" w14:textId="7CCE48FF" w:rsidR="00627C81" w:rsidRPr="001D716E" w:rsidRDefault="009B385C" w:rsidP="00627C81">
      <w:pPr>
        <w:spacing w:line="360" w:lineRule="auto"/>
        <w:rPr>
          <w:rFonts w:ascii="Times New Roman" w:hAnsi="Times New Roman" w:cs="Times New Roman"/>
        </w:rPr>
      </w:pPr>
      <w:r>
        <w:rPr>
          <w:rFonts w:ascii="Times New Roman" w:hAnsi="Times New Roman" w:cs="Times New Roman"/>
        </w:rPr>
        <w:tab/>
      </w:r>
      <w:r w:rsidR="00627C81">
        <w:rPr>
          <w:rFonts w:ascii="Times New Roman" w:hAnsi="Times New Roman" w:cs="Times New Roman"/>
        </w:rPr>
        <w:t xml:space="preserve">To </w:t>
      </w:r>
      <w:r>
        <w:rPr>
          <w:rFonts w:ascii="Times New Roman" w:hAnsi="Times New Roman" w:cs="Times New Roman"/>
        </w:rPr>
        <w:t>advance</w:t>
      </w:r>
      <w:r w:rsidR="00627C81">
        <w:rPr>
          <w:rFonts w:ascii="Times New Roman" w:hAnsi="Times New Roman" w:cs="Times New Roman"/>
        </w:rPr>
        <w:t xml:space="preserve"> research on land surface characteristics within human-environmental systems, the USGS</w:t>
      </w:r>
      <w:r w:rsidR="00F4468B">
        <w:rPr>
          <w:rFonts w:ascii="Times New Roman" w:hAnsi="Times New Roman" w:cs="Times New Roman"/>
        </w:rPr>
        <w:t xml:space="preserve"> released the Annual National Land Cover Database (NLCD) Collection </w:t>
      </w:r>
      <w:r w:rsidR="00F4468B" w:rsidRPr="00E61CB3">
        <w:rPr>
          <w:rFonts w:ascii="Times New Roman" w:hAnsi="Times New Roman" w:cs="Times New Roman"/>
          <w:highlight w:val="cyan"/>
        </w:rPr>
        <w:t>1</w:t>
      </w:r>
      <w:r w:rsidR="00956438" w:rsidRPr="00E61CB3">
        <w:rPr>
          <w:rFonts w:ascii="Times New Roman" w:hAnsi="Times New Roman" w:cs="Times New Roman"/>
          <w:highlight w:val="cyan"/>
        </w:rPr>
        <w:t>.1</w:t>
      </w:r>
      <w:r w:rsidR="00F4468B">
        <w:rPr>
          <w:rFonts w:ascii="Times New Roman" w:hAnsi="Times New Roman" w:cs="Times New Roman"/>
        </w:rPr>
        <w:t xml:space="preserve"> Science Products. </w:t>
      </w:r>
      <w:r w:rsidR="00F74E8A">
        <w:rPr>
          <w:rFonts w:ascii="Times New Roman" w:hAnsi="Times New Roman" w:cs="Times New Roman"/>
        </w:rPr>
        <w:t xml:space="preserve">This suite of six data products </w:t>
      </w:r>
      <w:r w:rsidR="002820C7">
        <w:rPr>
          <w:rFonts w:ascii="Times New Roman" w:hAnsi="Times New Roman" w:cs="Times New Roman"/>
        </w:rPr>
        <w:t>provides annual land cover classification and land change assessments for the Co</w:t>
      </w:r>
      <w:r w:rsidR="00E61CB3">
        <w:rPr>
          <w:rFonts w:ascii="Times New Roman" w:hAnsi="Times New Roman" w:cs="Times New Roman"/>
        </w:rPr>
        <w:t>n</w:t>
      </w:r>
      <w:r w:rsidR="002820C7">
        <w:rPr>
          <w:rFonts w:ascii="Times New Roman" w:hAnsi="Times New Roman" w:cs="Times New Roman"/>
        </w:rPr>
        <w:t>terminous U.S. for 1985 to 2024</w:t>
      </w:r>
      <w:r w:rsidR="00E61CB3">
        <w:rPr>
          <w:rFonts w:ascii="Times New Roman" w:hAnsi="Times New Roman" w:cs="Times New Roman"/>
        </w:rPr>
        <w:t xml:space="preserve">. It is </w:t>
      </w:r>
      <w:r w:rsidR="00F74E8A">
        <w:rPr>
          <w:rFonts w:ascii="Times New Roman" w:hAnsi="Times New Roman" w:cs="Times New Roman"/>
        </w:rPr>
        <w:t xml:space="preserve">created through a framework that leverages geospatial deep learning, continuous change detection, and probability-based post processing against the historical Landsat data record. Within the collection, the Land </w:t>
      </w:r>
      <w:r w:rsidR="00F74E8A">
        <w:rPr>
          <w:rFonts w:ascii="Times New Roman" w:hAnsi="Times New Roman" w:cs="Times New Roman"/>
        </w:rPr>
        <w:lastRenderedPageBreak/>
        <w:t xml:space="preserve">Cover data product </w:t>
      </w:r>
      <w:r w:rsidR="002820C7">
        <w:rPr>
          <w:rFonts w:ascii="Times New Roman" w:hAnsi="Times New Roman" w:cs="Times New Roman"/>
        </w:rPr>
        <w:t>categorizes the</w:t>
      </w:r>
      <w:r w:rsidR="008F408F">
        <w:rPr>
          <w:rFonts w:ascii="Times New Roman" w:hAnsi="Times New Roman" w:cs="Times New Roman"/>
        </w:rPr>
        <w:t xml:space="preserve"> earth’s</w:t>
      </w:r>
      <w:r w:rsidR="002820C7">
        <w:rPr>
          <w:rFonts w:ascii="Times New Roman" w:hAnsi="Times New Roman" w:cs="Times New Roman"/>
        </w:rPr>
        <w:t xml:space="preserve"> land surface into </w:t>
      </w:r>
      <w:r w:rsidR="008F408F">
        <w:rPr>
          <w:rFonts w:ascii="Times New Roman" w:hAnsi="Times New Roman" w:cs="Times New Roman"/>
        </w:rPr>
        <w:t xml:space="preserve">16 </w:t>
      </w:r>
      <w:r w:rsidR="001D716E">
        <w:rPr>
          <w:rFonts w:ascii="Times New Roman" w:hAnsi="Times New Roman" w:cs="Times New Roman"/>
        </w:rPr>
        <w:t xml:space="preserve">broad </w:t>
      </w:r>
      <w:r w:rsidR="002820C7">
        <w:rPr>
          <w:rFonts w:ascii="Times New Roman" w:hAnsi="Times New Roman" w:cs="Times New Roman"/>
        </w:rPr>
        <w:t xml:space="preserve">natural and artificial cover </w:t>
      </w:r>
      <w:r w:rsidR="008F408F">
        <w:rPr>
          <w:rFonts w:ascii="Times New Roman" w:hAnsi="Times New Roman" w:cs="Times New Roman"/>
        </w:rPr>
        <w:t xml:space="preserve">types for each mapping year using a modified Anderson Level II classification system </w:t>
      </w:r>
      <w:r w:rsidR="008F408F">
        <w:rPr>
          <w:rFonts w:ascii="Times New Roman" w:hAnsi="Times New Roman" w:cs="Times New Roman"/>
        </w:rPr>
        <w:fldChar w:fldCharType="begin"/>
      </w:r>
      <w:r w:rsidR="008F408F">
        <w:rPr>
          <w:rFonts w:ascii="Times New Roman" w:hAnsi="Times New Roman" w:cs="Times New Roman"/>
        </w:rPr>
        <w:instrText xml:space="preserve"> ADDIN ZOTERO_ITEM CSL_CITATION {"citationID":"JKWhkfEI","properties":{"formattedCitation":"(Anderson et al., 1976)","plainCitation":"(Anderson et al., 1976)","noteIndex":0},"citationItems":[{"id":449,"uris":["http://zotero.org/users/16907877/items/E79K4382"],"itemData":{"id":449,"type":"report","collection-title":"Professional Paper","note":"DOI: 10.3133/pp964\nISSN: 2330-7102","publisher":"US Geological Survey","source":"Crossref","title":"A Land Use and Land Cover Classification System for Use with Remote Sensor Data","URL":"https://pubs.usgs.gov/publication/pp964","author":[{"family":"Anderson","given":"James R."},{"family":"Hardy","given":"Ernest E."},{"family":"Roach","given":"John T."},{"family":"Witmer","given":"Richard E."}],"accessed":{"date-parts":[["2025",7,19]]},"issued":{"date-parts":[["1976"]]},"citation-key":"andersonLandUseLand1976"}}],"schema":"https://github.com/citation-style-language/schema/raw/master/csl-citation.json"} </w:instrText>
      </w:r>
      <w:r w:rsidR="008F408F">
        <w:rPr>
          <w:rFonts w:ascii="Times New Roman" w:hAnsi="Times New Roman" w:cs="Times New Roman"/>
        </w:rPr>
        <w:fldChar w:fldCharType="separate"/>
      </w:r>
      <w:r w:rsidR="008F408F" w:rsidRPr="008F408F">
        <w:rPr>
          <w:rFonts w:ascii="Times New Roman" w:hAnsi="Times New Roman" w:cs="Times New Roman"/>
        </w:rPr>
        <w:t>(Anderson et al., 1976)</w:t>
      </w:r>
      <w:r w:rsidR="008F408F">
        <w:rPr>
          <w:rFonts w:ascii="Times New Roman" w:hAnsi="Times New Roman" w:cs="Times New Roman"/>
        </w:rPr>
        <w:fldChar w:fldCharType="end"/>
      </w:r>
      <w:r w:rsidR="008F408F">
        <w:rPr>
          <w:rFonts w:ascii="Times New Roman" w:hAnsi="Times New Roman" w:cs="Times New Roman"/>
        </w:rPr>
        <w:t xml:space="preserve">. </w:t>
      </w:r>
      <w:r w:rsidR="001D716E">
        <w:rPr>
          <w:rFonts w:ascii="Times New Roman" w:hAnsi="Times New Roman" w:cs="Times New Roman"/>
        </w:rPr>
        <w:t xml:space="preserve">While ATL08 segments include native land cover information in the </w:t>
      </w:r>
      <w:r w:rsidR="001D716E">
        <w:rPr>
          <w:rFonts w:ascii="Times New Roman" w:hAnsi="Times New Roman" w:cs="Times New Roman"/>
          <w:i/>
          <w:iCs/>
        </w:rPr>
        <w:t>segment_landcover</w:t>
      </w:r>
      <w:r w:rsidR="001D716E">
        <w:rPr>
          <w:rFonts w:ascii="Times New Roman" w:hAnsi="Times New Roman" w:cs="Times New Roman"/>
        </w:rPr>
        <w:t xml:space="preserve"> attribute,  it is derived from the Copernicus Land cover data product at </w:t>
      </w:r>
      <w:r w:rsidR="00E61CB3">
        <w:rPr>
          <w:rFonts w:ascii="Times New Roman" w:hAnsi="Times New Roman" w:cs="Times New Roman"/>
        </w:rPr>
        <w:t xml:space="preserve">a </w:t>
      </w:r>
      <w:r w:rsidR="001D716E">
        <w:rPr>
          <w:rFonts w:ascii="Times New Roman" w:hAnsi="Times New Roman" w:cs="Times New Roman"/>
        </w:rPr>
        <w:t xml:space="preserve">100-meter resolution </w:t>
      </w:r>
      <w:r w:rsidR="001D716E">
        <w:rPr>
          <w:rFonts w:ascii="Times New Roman" w:hAnsi="Times New Roman" w:cs="Times New Roman"/>
        </w:rPr>
        <w:fldChar w:fldCharType="begin"/>
      </w:r>
      <w:r w:rsidR="001D716E">
        <w:rPr>
          <w:rFonts w:ascii="Times New Roman" w:hAnsi="Times New Roman" w:cs="Times New Roman"/>
        </w:rPr>
        <w:instrText xml:space="preserve"> ADDIN ZOTERO_ITEM CSL_CITATION {"citationID":"NmR6JVvu","properties":{"formattedCitation":"(Buchhorn et al., 2020)","plainCitation":"(Buchhorn et al., 2020)","noteIndex":0},"citationItems":[{"id":450,"uris":["http://zotero.org/users/16907877/items/ASQC8WL7"],"itemData":{"id":450,"type":"dataset","abstract":"Near real time epoch 2019 from the Collection 3 of annual, global 100m land cover maps. Other available epochs: 2015 2016 2017 2018 Produced by the global component of the Copernicus Land Service, derived from PROBA-V satellite observations and ancillary datasets. The maps include a main discrete classification with 23 classes aligned with UN-FAO's Land Cover Classification System, a set of versatile cover fractions: percentage (%) of ground cover for the 10 main classes a forest type layer quality layers on input data density and on the confidence of the detected land cover change Click here to view the maps More information about the land cover maps Product User Manual","DOI":"10.5281/ZENODO.3939050","language":"en","license":"Creative Commons Attribution 4.0 International, Open Access","publisher":"Zenodo","source":"DOI.org (Datacite)","title":"Copernicus Global Land Service: Land Cover 100m: Collection 3: Epoch 2019: Globe","title-short":"Copernicus Global Land Service","URL":"https://zenodo.org/record/3939050","version":"V3.0.1","author":[{"family":"Buchhorn","given":"Marcel"},{"family":"Smets","given":"Bruno"},{"family":"Bertels","given":"Luc"},{"family":"Roo","given":"Bert De"},{"family":"Lesiv","given":"Myroslava"},{"family":"Tsendbazar","given":"Nandin-Erdene"},{"family":"Herold","given":"Martin"},{"family":"Fritz","given":"Steffen"}],"accessed":{"date-parts":[["2025",7,19]]},"issued":{"date-parts":[["2020",9,8]]},"citation-key":"buchhornCopernicusGlobalLand2020"}}],"schema":"https://github.com/citation-style-language/schema/raw/master/csl-citation.json"} </w:instrText>
      </w:r>
      <w:r w:rsidR="001D716E">
        <w:rPr>
          <w:rFonts w:ascii="Times New Roman" w:hAnsi="Times New Roman" w:cs="Times New Roman"/>
        </w:rPr>
        <w:fldChar w:fldCharType="separate"/>
      </w:r>
      <w:r w:rsidR="001D716E" w:rsidRPr="001D716E">
        <w:rPr>
          <w:rFonts w:ascii="Times New Roman" w:hAnsi="Times New Roman" w:cs="Times New Roman"/>
        </w:rPr>
        <w:t>(Buchhorn et al., 2020)</w:t>
      </w:r>
      <w:r w:rsidR="001D716E">
        <w:rPr>
          <w:rFonts w:ascii="Times New Roman" w:hAnsi="Times New Roman" w:cs="Times New Roman"/>
        </w:rPr>
        <w:fldChar w:fldCharType="end"/>
      </w:r>
      <w:r w:rsidR="001D716E">
        <w:rPr>
          <w:rFonts w:ascii="Times New Roman" w:hAnsi="Times New Roman" w:cs="Times New Roman"/>
        </w:rPr>
        <w:t>. The NLCD Land Cover dataset was chosen for this research due to its higher spatial resolution, and alig</w:t>
      </w:r>
      <w:r w:rsidR="00E61CB3">
        <w:rPr>
          <w:rFonts w:ascii="Times New Roman" w:hAnsi="Times New Roman" w:cs="Times New Roman"/>
        </w:rPr>
        <w:t>n</w:t>
      </w:r>
      <w:r w:rsidR="001D716E">
        <w:rPr>
          <w:rFonts w:ascii="Times New Roman" w:hAnsi="Times New Roman" w:cs="Times New Roman"/>
        </w:rPr>
        <w:t>ment with historical forest disturbance data from the U.S. Forest Service. NL</w:t>
      </w:r>
      <w:r w:rsidR="00D705EA">
        <w:rPr>
          <w:rFonts w:ascii="Times New Roman" w:hAnsi="Times New Roman" w:cs="Times New Roman"/>
        </w:rPr>
        <w:t xml:space="preserve">CD data used in this research was </w:t>
      </w:r>
      <w:r w:rsidR="00E61CB3">
        <w:rPr>
          <w:rFonts w:ascii="Times New Roman" w:hAnsi="Times New Roman" w:cs="Times New Roman"/>
        </w:rPr>
        <w:t xml:space="preserve">accessed from </w:t>
      </w:r>
      <w:r w:rsidR="00D705EA">
        <w:rPr>
          <w:rFonts w:ascii="Times New Roman" w:hAnsi="Times New Roman" w:cs="Times New Roman"/>
        </w:rPr>
        <w:t>the Muli-Resolution Land Characteristics Consortium data archive (</w:t>
      </w:r>
      <w:r w:rsidR="00D705EA" w:rsidRPr="00D705EA">
        <w:rPr>
          <w:rFonts w:ascii="Times New Roman" w:hAnsi="Times New Roman" w:cs="Times New Roman"/>
        </w:rPr>
        <w:t>https://www.mrlc.gov/data</w:t>
      </w:r>
      <w:r w:rsidR="00D705EA">
        <w:rPr>
          <w:rFonts w:ascii="Times New Roman" w:hAnsi="Times New Roman" w:cs="Times New Roman"/>
        </w:rPr>
        <w:t xml:space="preserve">). Land Cover for the Conterminous U.S was downloaded for </w:t>
      </w:r>
      <w:r w:rsidR="00D705EA">
        <w:rPr>
          <w:rFonts w:ascii="Times New Roman" w:hAnsi="Times New Roman" w:cs="Times New Roman"/>
          <w:b/>
          <w:bCs/>
          <w:u w:val="single"/>
        </w:rPr>
        <w:t>____</w:t>
      </w:r>
      <w:r w:rsidR="00D705EA">
        <w:rPr>
          <w:rFonts w:ascii="Times New Roman" w:hAnsi="Times New Roman" w:cs="Times New Roman"/>
        </w:rPr>
        <w:t xml:space="preserve">, provided in a single-band </w:t>
      </w:r>
      <w:r w:rsidR="00075E5A">
        <w:rPr>
          <w:rFonts w:ascii="Times New Roman" w:hAnsi="Times New Roman" w:cs="Times New Roman"/>
        </w:rPr>
        <w:t xml:space="preserve">TIFF </w:t>
      </w:r>
      <w:r w:rsidR="00D705EA">
        <w:rPr>
          <w:rFonts w:ascii="Times New Roman" w:hAnsi="Times New Roman" w:cs="Times New Roman"/>
        </w:rPr>
        <w:t xml:space="preserve">raster </w:t>
      </w:r>
      <w:r w:rsidR="00075E5A">
        <w:rPr>
          <w:rFonts w:ascii="Times New Roman" w:hAnsi="Times New Roman" w:cs="Times New Roman"/>
        </w:rPr>
        <w:t xml:space="preserve">at </w:t>
      </w:r>
      <w:r w:rsidR="00D705EA">
        <w:rPr>
          <w:rFonts w:ascii="Times New Roman" w:hAnsi="Times New Roman" w:cs="Times New Roman"/>
        </w:rPr>
        <w:t xml:space="preserve">a 30-meter spatial resolution. </w:t>
      </w:r>
    </w:p>
    <w:p w14:paraId="57D0BF43" w14:textId="6DCB03DC" w:rsidR="007E4951" w:rsidRDefault="007E4951" w:rsidP="007E495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Landscape Change Monitoring System</w:t>
      </w:r>
    </w:p>
    <w:p w14:paraId="5154D77B" w14:textId="2D43C54E" w:rsidR="00247C07" w:rsidRDefault="00BF6A59" w:rsidP="00247C07">
      <w:pPr>
        <w:spacing w:line="360" w:lineRule="auto"/>
        <w:rPr>
          <w:rFonts w:ascii="Times New Roman" w:hAnsi="Times New Roman" w:cs="Times New Roman"/>
        </w:rPr>
      </w:pPr>
      <w:r>
        <w:rPr>
          <w:rFonts w:ascii="Times New Roman" w:hAnsi="Times New Roman" w:cs="Times New Roman"/>
        </w:rPr>
        <w:tab/>
      </w:r>
      <w:r w:rsidR="00247C07">
        <w:rPr>
          <w:rFonts w:ascii="Times New Roman" w:hAnsi="Times New Roman" w:cs="Times New Roman"/>
        </w:rPr>
        <w:t>The Landscape Change Monitoring System (LCMS) is a suite of remotely sensed data products developed by the U.S. Forest Ser</w:t>
      </w:r>
      <w:r w:rsidR="007A31ED">
        <w:rPr>
          <w:rFonts w:ascii="Times New Roman" w:hAnsi="Times New Roman" w:cs="Times New Roman"/>
        </w:rPr>
        <w:t>vice</w:t>
      </w:r>
      <w:r w:rsidR="00FF600E">
        <w:rPr>
          <w:rFonts w:ascii="Times New Roman" w:hAnsi="Times New Roman" w:cs="Times New Roman"/>
        </w:rPr>
        <w:t xml:space="preserve"> to monitor landscape dynamics across the United States. LCMS relies</w:t>
      </w:r>
      <w:r w:rsidR="00392788">
        <w:rPr>
          <w:rFonts w:ascii="Times New Roman" w:hAnsi="Times New Roman" w:cs="Times New Roman"/>
        </w:rPr>
        <w:t xml:space="preserve"> on input</w:t>
      </w:r>
      <w:r w:rsidR="00FF600E">
        <w:rPr>
          <w:rFonts w:ascii="Times New Roman" w:hAnsi="Times New Roman" w:cs="Times New Roman"/>
        </w:rPr>
        <w:t xml:space="preserve"> spectral imagery from Landsat </w:t>
      </w:r>
      <w:r w:rsidR="007B299D">
        <w:rPr>
          <w:rFonts w:ascii="Times New Roman" w:hAnsi="Times New Roman" w:cs="Times New Roman"/>
        </w:rPr>
        <w:t>and Sentinel-2</w:t>
      </w:r>
      <w:r w:rsidR="00392788">
        <w:rPr>
          <w:rFonts w:ascii="Times New Roman" w:hAnsi="Times New Roman" w:cs="Times New Roman"/>
        </w:rPr>
        <w:t>.</w:t>
      </w:r>
      <w:r w:rsidR="007B299D">
        <w:rPr>
          <w:rFonts w:ascii="Times New Roman" w:hAnsi="Times New Roman" w:cs="Times New Roman"/>
        </w:rPr>
        <w:t xml:space="preserve"> From these inputs, clouds and cloud shadows are masked</w:t>
      </w:r>
      <w:r w:rsidR="00392788">
        <w:rPr>
          <w:rFonts w:ascii="Times New Roman" w:hAnsi="Times New Roman" w:cs="Times New Roman"/>
        </w:rPr>
        <w:t xml:space="preserve">, imagery is </w:t>
      </w:r>
      <w:r w:rsidR="007B299D">
        <w:rPr>
          <w:rFonts w:ascii="Times New Roman" w:hAnsi="Times New Roman" w:cs="Times New Roman"/>
        </w:rPr>
        <w:t>assembled into an annual time series and temporally segmented, and incorporated with</w:t>
      </w:r>
      <w:r w:rsidR="00392788">
        <w:rPr>
          <w:rFonts w:ascii="Times New Roman" w:hAnsi="Times New Roman" w:cs="Times New Roman"/>
        </w:rPr>
        <w:t xml:space="preserve"> USGS 3DEP</w:t>
      </w:r>
      <w:r w:rsidR="007B299D">
        <w:rPr>
          <w:rFonts w:ascii="Times New Roman" w:hAnsi="Times New Roman" w:cs="Times New Roman"/>
        </w:rPr>
        <w:t xml:space="preserve"> terrain data in a random forest model to generate </w:t>
      </w:r>
      <w:r w:rsidR="00030AE0">
        <w:rPr>
          <w:rFonts w:ascii="Times New Roman" w:hAnsi="Times New Roman" w:cs="Times New Roman"/>
        </w:rPr>
        <w:t>products</w:t>
      </w:r>
      <w:r w:rsidR="007B299D">
        <w:rPr>
          <w:rFonts w:ascii="Times New Roman" w:hAnsi="Times New Roman" w:cs="Times New Roman"/>
        </w:rPr>
        <w:t xml:space="preserve"> for </w:t>
      </w:r>
      <w:r w:rsidR="00030AE0">
        <w:rPr>
          <w:rFonts w:ascii="Times New Roman" w:hAnsi="Times New Roman" w:cs="Times New Roman"/>
        </w:rPr>
        <w:t>vegetation cover C</w:t>
      </w:r>
      <w:r w:rsidR="007B299D">
        <w:rPr>
          <w:rFonts w:ascii="Times New Roman" w:hAnsi="Times New Roman" w:cs="Times New Roman"/>
        </w:rPr>
        <w:t xml:space="preserve">hange, </w:t>
      </w:r>
      <w:r w:rsidR="00030AE0">
        <w:rPr>
          <w:rFonts w:ascii="Times New Roman" w:hAnsi="Times New Roman" w:cs="Times New Roman"/>
        </w:rPr>
        <w:t>L</w:t>
      </w:r>
      <w:r w:rsidR="007B299D">
        <w:rPr>
          <w:rFonts w:ascii="Times New Roman" w:hAnsi="Times New Roman" w:cs="Times New Roman"/>
        </w:rPr>
        <w:t xml:space="preserve">and </w:t>
      </w:r>
      <w:r w:rsidR="00030AE0">
        <w:rPr>
          <w:rFonts w:ascii="Times New Roman" w:hAnsi="Times New Roman" w:cs="Times New Roman"/>
        </w:rPr>
        <w:t>C</w:t>
      </w:r>
      <w:r w:rsidR="007B299D">
        <w:rPr>
          <w:rFonts w:ascii="Times New Roman" w:hAnsi="Times New Roman" w:cs="Times New Roman"/>
        </w:rPr>
        <w:t xml:space="preserve">over, and </w:t>
      </w:r>
      <w:r w:rsidR="00030AE0">
        <w:rPr>
          <w:rFonts w:ascii="Times New Roman" w:hAnsi="Times New Roman" w:cs="Times New Roman"/>
        </w:rPr>
        <w:t>L</w:t>
      </w:r>
      <w:r w:rsidR="007B299D">
        <w:rPr>
          <w:rFonts w:ascii="Times New Roman" w:hAnsi="Times New Roman" w:cs="Times New Roman"/>
        </w:rPr>
        <w:t xml:space="preserve">and </w:t>
      </w:r>
      <w:r w:rsidR="00030AE0">
        <w:rPr>
          <w:rFonts w:ascii="Times New Roman" w:hAnsi="Times New Roman" w:cs="Times New Roman"/>
        </w:rPr>
        <w:t>U</w:t>
      </w:r>
      <w:r w:rsidR="007B299D">
        <w:rPr>
          <w:rFonts w:ascii="Times New Roman" w:hAnsi="Times New Roman" w:cs="Times New Roman"/>
        </w:rPr>
        <w:t xml:space="preserve">se </w:t>
      </w:r>
      <w:r w:rsidR="007B299D">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ETm8cj84","properties":{"formattedCitation":"(Housman et al., 2024)","plainCitation":"(Housman et al., 2024)","noteIndex":0},"citationItems":[{"id":452,"uris":["http://zotero.org/users/16907877/items/P25RKJ6S"],"itemData":{"id":452,"type":"report","event-place":"Salt Lake City, UT","genre":"GTAC-10252- RPT4","number":"Version 2023.9","page":"29","publisher":"U.S. Department of Agriculture, Forest Service, Geospatial Technology and Applications Center","publisher-place":"Salt Lake City, UT","title":"Forest Service Landscape Change Monitoring System Methods","URL":"https://data.fs.usda.gov/geodata/rastergateway/LCMS/LCMS_v2023-9_Methods.pdf","author":[{"family":"Housman","given":"Ian W"},{"family":"Heyer","given":"Josh P"},{"family":"Hardwick","given":"Elizabeth A"},{"family":"Leatherman","given":"Lila"},{"family":"Beck","given":"Hayden"},{"family":"Lecker","given":"Jennifer"},{"family":"Megown","given":"Kevin"},{"family":"Ross","given":"Jennifer"}],"issued":{"date-parts":[["2024"]]},"citation-key":"housmanForestServiceLandscape2024"}}],"schema":"https://github.com/citation-style-language/schema/raw/master/csl-citation.json"} </w:instrText>
      </w:r>
      <w:r w:rsidR="007B299D">
        <w:rPr>
          <w:rFonts w:ascii="Times New Roman" w:hAnsi="Times New Roman" w:cs="Times New Roman"/>
        </w:rPr>
        <w:fldChar w:fldCharType="separate"/>
      </w:r>
      <w:r w:rsidR="007B299D" w:rsidRPr="007B299D">
        <w:rPr>
          <w:rFonts w:ascii="Times New Roman" w:hAnsi="Times New Roman" w:cs="Times New Roman"/>
        </w:rPr>
        <w:t>(Housman et al., 2024)</w:t>
      </w:r>
      <w:r w:rsidR="007B299D">
        <w:rPr>
          <w:rFonts w:ascii="Times New Roman" w:hAnsi="Times New Roman" w:cs="Times New Roman"/>
        </w:rPr>
        <w:fldChar w:fldCharType="end"/>
      </w:r>
      <w:r w:rsidR="007B299D">
        <w:rPr>
          <w:rFonts w:ascii="Times New Roman" w:hAnsi="Times New Roman" w:cs="Times New Roman"/>
        </w:rPr>
        <w:t>.</w:t>
      </w:r>
    </w:p>
    <w:p w14:paraId="7465E71A" w14:textId="67380B7A" w:rsidR="00030AE0" w:rsidRPr="00247C07" w:rsidRDefault="00BF6A59" w:rsidP="00247C07">
      <w:pPr>
        <w:spacing w:line="360" w:lineRule="auto"/>
        <w:rPr>
          <w:rFonts w:ascii="Times New Roman" w:hAnsi="Times New Roman" w:cs="Times New Roman"/>
        </w:rPr>
      </w:pPr>
      <w:r>
        <w:rPr>
          <w:rFonts w:ascii="Times New Roman" w:hAnsi="Times New Roman" w:cs="Times New Roman"/>
        </w:rPr>
        <w:tab/>
      </w:r>
      <w:r w:rsidR="00030AE0">
        <w:rPr>
          <w:rFonts w:ascii="Times New Roman" w:hAnsi="Times New Roman" w:cs="Times New Roman"/>
        </w:rPr>
        <w:t xml:space="preserve">The vegetation cover Change product is comprised of subproducts that categorize change processes into </w:t>
      </w:r>
      <w:r>
        <w:rPr>
          <w:rFonts w:ascii="Times New Roman" w:hAnsi="Times New Roman" w:cs="Times New Roman"/>
        </w:rPr>
        <w:t>F</w:t>
      </w:r>
      <w:r w:rsidR="00030AE0">
        <w:rPr>
          <w:rFonts w:ascii="Times New Roman" w:hAnsi="Times New Roman" w:cs="Times New Roman"/>
        </w:rPr>
        <w:t xml:space="preserve">ast </w:t>
      </w:r>
      <w:r>
        <w:rPr>
          <w:rFonts w:ascii="Times New Roman" w:hAnsi="Times New Roman" w:cs="Times New Roman"/>
        </w:rPr>
        <w:t>L</w:t>
      </w:r>
      <w:r w:rsidR="00030AE0">
        <w:rPr>
          <w:rFonts w:ascii="Times New Roman" w:hAnsi="Times New Roman" w:cs="Times New Roman"/>
        </w:rPr>
        <w:t xml:space="preserve">oss, </w:t>
      </w:r>
      <w:r>
        <w:rPr>
          <w:rFonts w:ascii="Times New Roman" w:hAnsi="Times New Roman" w:cs="Times New Roman"/>
        </w:rPr>
        <w:t>S</w:t>
      </w:r>
      <w:r w:rsidR="00030AE0">
        <w:rPr>
          <w:rFonts w:ascii="Times New Roman" w:hAnsi="Times New Roman" w:cs="Times New Roman"/>
        </w:rPr>
        <w:t xml:space="preserve">low </w:t>
      </w:r>
      <w:r>
        <w:rPr>
          <w:rFonts w:ascii="Times New Roman" w:hAnsi="Times New Roman" w:cs="Times New Roman"/>
        </w:rPr>
        <w:t>L</w:t>
      </w:r>
      <w:r w:rsidR="00030AE0">
        <w:rPr>
          <w:rFonts w:ascii="Times New Roman" w:hAnsi="Times New Roman" w:cs="Times New Roman"/>
        </w:rPr>
        <w:t xml:space="preserve">oss, and </w:t>
      </w:r>
      <w:r>
        <w:rPr>
          <w:rFonts w:ascii="Times New Roman" w:hAnsi="Times New Roman" w:cs="Times New Roman"/>
        </w:rPr>
        <w:t>G</w:t>
      </w:r>
      <w:r w:rsidR="00030AE0">
        <w:rPr>
          <w:rFonts w:ascii="Times New Roman" w:hAnsi="Times New Roman" w:cs="Times New Roman"/>
        </w:rPr>
        <w:t xml:space="preserve">ain. Fast loss events </w:t>
      </w:r>
      <w:r w:rsidR="00CF4AE9">
        <w:rPr>
          <w:rFonts w:ascii="Times New Roman" w:hAnsi="Times New Roman" w:cs="Times New Roman"/>
        </w:rPr>
        <w:t xml:space="preserve">indicate an abrupt disturbance to vegetation cover (fire, harvesting, etc), slow loss events indicate gradual structural or spectral decline, and gain indicates vegetation growth or recovery. A summary product is created for each of these processes with pixel values identifying the most recent occurrence of the given change between 1985 and 2023. For this research, the Fast Loss Change summary product for the Conterminous U.S. was downloaded from the </w:t>
      </w:r>
      <w:r>
        <w:rPr>
          <w:rFonts w:ascii="Times New Roman" w:hAnsi="Times New Roman" w:cs="Times New Roman"/>
        </w:rPr>
        <w:t xml:space="preserve">LCMS Data Explorer </w:t>
      </w:r>
      <w:r w:rsidR="00CF4AE9">
        <w:rPr>
          <w:rFonts w:ascii="Times New Roman" w:hAnsi="Times New Roman" w:cs="Times New Roman"/>
        </w:rPr>
        <w:t>(</w:t>
      </w:r>
      <w:r w:rsidRPr="00BF6A59">
        <w:rPr>
          <w:rFonts w:ascii="Times New Roman" w:hAnsi="Times New Roman" w:cs="Times New Roman"/>
        </w:rPr>
        <w:t>https://apps.fs.usda.gov/lcms-viewer/</w:t>
      </w:r>
      <w:r w:rsidR="00CF4AE9">
        <w:rPr>
          <w:rFonts w:ascii="Times New Roman" w:hAnsi="Times New Roman" w:cs="Times New Roman"/>
        </w:rPr>
        <w:t xml:space="preserve">). </w:t>
      </w:r>
    </w:p>
    <w:p w14:paraId="1E15A87A" w14:textId="6A2A2FA2" w:rsidR="007E4951" w:rsidRDefault="007E4951" w:rsidP="007E495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Forest Inventory &amp; Analysis Program</w:t>
      </w:r>
    </w:p>
    <w:p w14:paraId="3935FAFD" w14:textId="41FC4CF7" w:rsidR="00BF6A59" w:rsidRPr="00BF6A59" w:rsidRDefault="003768F1" w:rsidP="00BF6A59">
      <w:pPr>
        <w:spacing w:line="360" w:lineRule="auto"/>
        <w:rPr>
          <w:rFonts w:ascii="Times New Roman" w:hAnsi="Times New Roman" w:cs="Times New Roman"/>
        </w:rPr>
      </w:pPr>
      <w:r>
        <w:rPr>
          <w:rFonts w:ascii="Times New Roman" w:hAnsi="Times New Roman" w:cs="Times New Roman"/>
        </w:rPr>
        <w:tab/>
      </w:r>
      <w:r w:rsidR="00BF6A59">
        <w:rPr>
          <w:rFonts w:ascii="Times New Roman" w:hAnsi="Times New Roman" w:cs="Times New Roman"/>
        </w:rPr>
        <w:t xml:space="preserve">The Forest Inventory &amp; Analysis Program is an effort by the U.S. Forest Service Research and Development Branch to monitor the distribution and health of forest resources in </w:t>
      </w:r>
      <w:r w:rsidR="00BF6A59">
        <w:rPr>
          <w:rFonts w:ascii="Times New Roman" w:hAnsi="Times New Roman" w:cs="Times New Roman"/>
        </w:rPr>
        <w:lastRenderedPageBreak/>
        <w:t xml:space="preserve">all 50 states, U.S. territories, and Freely Associated </w:t>
      </w:r>
      <w:r w:rsidR="005B3C00">
        <w:rPr>
          <w:rFonts w:ascii="Times New Roman" w:hAnsi="Times New Roman" w:cs="Times New Roman"/>
        </w:rPr>
        <w:t xml:space="preserve">States </w:t>
      </w:r>
      <w:r w:rsidR="00202547">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SiUD0wSj","properties":{"formattedCitation":"(Renwick, 2023)","plainCitation":"(Renwick, 2023)","dontUpdate":true,"noteIndex":0},"citationItems":[{"id":453,"uris":["http://zotero.org/users/16907877/items/ETXUZZCV"],"itemData":{"id":453,"type":"report","event-place":"Washington, D.C.","genre":"Business Report","page":"88","publisher":"U.S. Department of Agriculture, Forest Service, Research and Development, Forest Inventory and Analysis Program","publisher-place":"Washington, D.C.","title":"2022 Forest Inventory and Analysis Business Report","URL":"https://www.fs.usda.gov/sites/default/files/fs_media/fs_document/FIA-2022-Business-Report.pdf","author":[{"family":"Renwick","given":"Katie"}],"issued":{"date-parts":[["2023",12,30]]},"citation-key":"renwick2022ForestInventory2023"}}],"schema":"https://github.com/citation-style-language/schema/raw/master/csl-citation.json"} </w:instrText>
      </w:r>
      <w:r w:rsidR="00202547">
        <w:rPr>
          <w:rFonts w:ascii="Times New Roman" w:hAnsi="Times New Roman" w:cs="Times New Roman"/>
        </w:rPr>
        <w:fldChar w:fldCharType="separate"/>
      </w:r>
      <w:r w:rsidR="00202547" w:rsidRPr="00202547">
        <w:rPr>
          <w:rFonts w:ascii="Times New Roman" w:hAnsi="Times New Roman" w:cs="Times New Roman"/>
        </w:rPr>
        <w:t xml:space="preserve">( </w:t>
      </w:r>
      <w:r w:rsidR="00202547">
        <w:rPr>
          <w:rFonts w:ascii="Times New Roman" w:hAnsi="Times New Roman" w:cs="Times New Roman"/>
        </w:rPr>
        <w:t xml:space="preserve">Republic of Marshall Islands, Federated States of Micronesia, Republic of Palau; </w:t>
      </w:r>
      <w:r w:rsidR="00202547" w:rsidRPr="00202547">
        <w:rPr>
          <w:rFonts w:ascii="Times New Roman" w:hAnsi="Times New Roman" w:cs="Times New Roman"/>
        </w:rPr>
        <w:t>Renwick, 2023)</w:t>
      </w:r>
      <w:r w:rsidR="00202547">
        <w:rPr>
          <w:rFonts w:ascii="Times New Roman" w:hAnsi="Times New Roman" w:cs="Times New Roman"/>
        </w:rPr>
        <w:fldChar w:fldCharType="end"/>
      </w:r>
      <w:r w:rsidR="00202547">
        <w:rPr>
          <w:rFonts w:ascii="Times New Roman" w:hAnsi="Times New Roman" w:cs="Times New Roman"/>
        </w:rPr>
        <w:t>. A core tenet of the FIA</w:t>
      </w:r>
      <w:r w:rsidR="007D6BBF">
        <w:rPr>
          <w:rFonts w:ascii="Times New Roman" w:hAnsi="Times New Roman" w:cs="Times New Roman"/>
        </w:rPr>
        <w:t xml:space="preserve"> is the Nationwide Forest Inventory (NFI), a network of forest plots that receive repeat measurements every 5-10 years. Depending on the plot, the NFI provides data on land use, </w:t>
      </w:r>
      <w:r w:rsidR="00D7795B">
        <w:rPr>
          <w:rFonts w:ascii="Times New Roman" w:hAnsi="Times New Roman" w:cs="Times New Roman"/>
        </w:rPr>
        <w:t xml:space="preserve">soil characteristics, down woody material, understory vegetation, and individual tree height measurements. Though precise </w:t>
      </w:r>
      <w:r w:rsidR="00947761">
        <w:rPr>
          <w:rFonts w:ascii="Times New Roman" w:hAnsi="Times New Roman" w:cs="Times New Roman"/>
        </w:rPr>
        <w:t>NFI</w:t>
      </w:r>
      <w:r w:rsidR="00D7795B">
        <w:rPr>
          <w:rFonts w:ascii="Times New Roman" w:hAnsi="Times New Roman" w:cs="Times New Roman"/>
        </w:rPr>
        <w:t xml:space="preserve"> plot locations are obscured for privacy concerns, the county of each plot record is specific with Census Bureau FIPS codes—a level of spatial accuracy sufficient for this research </w:t>
      </w:r>
      <w:r>
        <w:rPr>
          <w:rFonts w:ascii="Times New Roman" w:hAnsi="Times New Roman" w:cs="Times New Roman"/>
        </w:rPr>
        <w:fldChar w:fldCharType="begin"/>
      </w:r>
      <w:r>
        <w:rPr>
          <w:rFonts w:ascii="Times New Roman" w:hAnsi="Times New Roman" w:cs="Times New Roman"/>
        </w:rPr>
        <w:instrText xml:space="preserve"> ADDIN ZOTERO_ITEM CSL_CITATION {"citationID":"8DJqUV4J","properties":{"formattedCitation":"(Burrill et al., 2024)","plainCitation":"(Burrill et al., 2024)","noteIndex":0},"citationItems":[{"id":296,"uris":["http://zotero.org/users/16907877/items/2ZI7CU8Z"],"itemData":{"id":296,"type":"book","collection-number":"Nationwide Forest Inventory (NFI)","collection-title":"FIADB User Guides","number-of-pages":"1026","publisher":"U.S. Department of Agriculture, Forest Service","title":"The Forest Inventory and Analysis Database","URL":"https://research.fs.usda.gov/sites/default/files/2024-12/wo-v9-3_dec2024_ug_fiadb_database_description_nfi.pdf","volume":"Database Description (version 9.3)","author":[{"family":"Burrill","given":"Elizabeth A."},{"family":"DiTommaso","given":"Andrea M."},{"family":"Turner","given":"Jeffrey A."},{"family":"Pugh","given":"Scott A."},{"family":"Christensen","given":"Glenn"},{"family":"Kralicek","given":"Karin M."},{"family":"Perry","given":"Carol J."},{"family":"Lepine","given":"Lucie C."},{"family":"Walker","given":"David M."},{"family":"Conkling","given":"Barbara L."}],"issued":{"date-parts":[["2024",12]]},"citation-key":"burrillForestInventoryAnalysis2024"}}],"schema":"https://github.com/citation-style-language/schema/raw/master/csl-citation.json"} </w:instrText>
      </w:r>
      <w:r>
        <w:rPr>
          <w:rFonts w:ascii="Times New Roman" w:hAnsi="Times New Roman" w:cs="Times New Roman"/>
        </w:rPr>
        <w:fldChar w:fldCharType="separate"/>
      </w:r>
      <w:r w:rsidRPr="003768F1">
        <w:rPr>
          <w:rFonts w:ascii="Times New Roman" w:hAnsi="Times New Roman" w:cs="Times New Roman"/>
        </w:rPr>
        <w:t>(Burrill et al., 2024)</w:t>
      </w:r>
      <w:r>
        <w:rPr>
          <w:rFonts w:ascii="Times New Roman" w:hAnsi="Times New Roman" w:cs="Times New Roman"/>
        </w:rPr>
        <w:fldChar w:fldCharType="end"/>
      </w:r>
    </w:p>
    <w:p w14:paraId="6128A6F0" w14:textId="180DF26C" w:rsidR="007E4951" w:rsidRPr="00A523EC" w:rsidRDefault="007E4951" w:rsidP="006E25B9">
      <w:pPr>
        <w:pStyle w:val="ListParagraph"/>
        <w:numPr>
          <w:ilvl w:val="1"/>
          <w:numId w:val="1"/>
        </w:numPr>
        <w:spacing w:line="360" w:lineRule="auto"/>
        <w:rPr>
          <w:rFonts w:ascii="Times New Roman" w:hAnsi="Times New Roman" w:cs="Times New Roman"/>
          <w:b/>
          <w:bCs/>
        </w:rPr>
      </w:pPr>
      <w:r w:rsidRPr="00A523EC">
        <w:rPr>
          <w:rFonts w:ascii="Times New Roman" w:hAnsi="Times New Roman" w:cs="Times New Roman"/>
          <w:b/>
          <w:bCs/>
        </w:rPr>
        <w:t>Data Processing</w:t>
      </w:r>
    </w:p>
    <w:p w14:paraId="1A692125" w14:textId="66A8FEBE" w:rsidR="00507ED7" w:rsidRDefault="00BC6428" w:rsidP="00507ED7">
      <w:pPr>
        <w:pStyle w:val="ListParagraph"/>
        <w:numPr>
          <w:ilvl w:val="2"/>
          <w:numId w:val="1"/>
        </w:numPr>
        <w:spacing w:line="360" w:lineRule="auto"/>
        <w:rPr>
          <w:rFonts w:ascii="Times New Roman" w:hAnsi="Times New Roman" w:cs="Times New Roman"/>
          <w:b/>
          <w:bCs/>
        </w:rPr>
      </w:pPr>
      <w:r w:rsidRPr="00507ED7">
        <w:rPr>
          <w:rFonts w:ascii="Times New Roman" w:hAnsi="Times New Roman" w:cs="Times New Roman"/>
          <w:b/>
          <w:bCs/>
        </w:rPr>
        <w:t>ICESat-2 ATL08</w:t>
      </w:r>
    </w:p>
    <w:p w14:paraId="40124FED" w14:textId="4FA3FDB0" w:rsidR="00507ED7" w:rsidRDefault="00C24FC4" w:rsidP="00507ED7">
      <w:pPr>
        <w:pStyle w:val="ListParagraph"/>
        <w:spacing w:line="360" w:lineRule="auto"/>
        <w:ind w:left="0"/>
        <w:rPr>
          <w:rFonts w:ascii="Times New Roman" w:hAnsi="Times New Roman" w:cs="Times New Roman"/>
        </w:rPr>
      </w:pPr>
      <w:r>
        <w:rPr>
          <w:rFonts w:ascii="Times New Roman" w:hAnsi="Times New Roman" w:cs="Times New Roman"/>
        </w:rPr>
        <w:tab/>
      </w:r>
      <w:r w:rsidR="00507ED7">
        <w:rPr>
          <w:rFonts w:ascii="Times New Roman" w:hAnsi="Times New Roman" w:cs="Times New Roman"/>
        </w:rPr>
        <w:t>Careful handling of all potential sources of error in ATL08 data is necessary to optimize its application for given analyses</w:t>
      </w:r>
      <w:r w:rsidR="008C1357">
        <w:rPr>
          <w:rFonts w:ascii="Times New Roman" w:hAnsi="Times New Roman" w:cs="Times New Roman"/>
        </w:rPr>
        <w:t xml:space="preserve"> </w:t>
      </w:r>
      <w:r w:rsidR="008C1357">
        <w:rPr>
          <w:rFonts w:ascii="Times New Roman" w:hAnsi="Times New Roman" w:cs="Times New Roman"/>
        </w:rPr>
        <w:fldChar w:fldCharType="begin"/>
      </w:r>
      <w:r w:rsidR="0044291D">
        <w:rPr>
          <w:rFonts w:ascii="Times New Roman" w:hAnsi="Times New Roman" w:cs="Times New Roman"/>
        </w:rPr>
        <w:instrText xml:space="preserve"> ADDIN ZOTERO_ITEM CSL_CITATION {"citationID":"XNXq2tq1","properties":{"formattedCitation":"(Feng et al., 2023; Li et al., 2022, 2020; Rai et al., 2024; Wang et al., 2024; Xi et al., 2022)","plainCitation":"(Feng et al., 2023; Li et al., 2022, 2020; Rai et al., 2024; Wang et al., 2024; Xi et al., 2022)","noteIndex":0},"citationItems":[{"id":172,"uris":["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44291D" w:rsidRPr="0044291D">
        <w:rPr>
          <w:rFonts w:ascii="Times New Roman" w:hAnsi="Times New Roman" w:cs="Times New Roman"/>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rsidR="008C1357">
        <w:rPr>
          <w:rFonts w:ascii="Times New Roman" w:hAnsi="Times New Roman" w:cs="Times New Roman"/>
        </w:rPr>
        <w:fldChar w:fldCharType="separate"/>
      </w:r>
      <w:r w:rsidRPr="00FF18DE">
        <w:rPr>
          <w:rFonts w:ascii="Times New Roman" w:hAnsi="Times New Roman" w:cs="Times New Roman"/>
          <w:lang w:val="fr-FR"/>
        </w:rPr>
        <w:t>(Feng et al., 2023; Li et al., 2022, 2020; Rai et al., 2024; Wang et al., 2024; Xi et al., 2022)</w:t>
      </w:r>
      <w:r w:rsidR="008C1357">
        <w:rPr>
          <w:rFonts w:ascii="Times New Roman" w:hAnsi="Times New Roman" w:cs="Times New Roman"/>
        </w:rPr>
        <w:fldChar w:fldCharType="end"/>
      </w:r>
      <w:r w:rsidR="00FF18DE" w:rsidRPr="00FF18DE">
        <w:rPr>
          <w:rFonts w:ascii="Times New Roman" w:hAnsi="Times New Roman" w:cs="Times New Roman"/>
          <w:lang w:val="fr-FR"/>
        </w:rPr>
        <w:t xml:space="preserve">. </w:t>
      </w:r>
      <w:r w:rsidR="00FF18DE" w:rsidRPr="00FF18DE">
        <w:rPr>
          <w:rFonts w:ascii="Times New Roman" w:hAnsi="Times New Roman" w:cs="Times New Roman"/>
        </w:rPr>
        <w:t>First</w:t>
      </w:r>
      <w:r w:rsidR="00A07C10">
        <w:rPr>
          <w:rFonts w:ascii="Times New Roman" w:hAnsi="Times New Roman" w:cs="Times New Roman"/>
        </w:rPr>
        <w:t>, raw</w:t>
      </w:r>
      <w:r w:rsidR="00FF18DE" w:rsidRPr="00FF18DE">
        <w:rPr>
          <w:rFonts w:ascii="Times New Roman" w:hAnsi="Times New Roman" w:cs="Times New Roman"/>
        </w:rPr>
        <w:t xml:space="preserve"> ATL08 granules were processed in a custom Python script </w:t>
      </w:r>
      <w:r w:rsidR="00FF18DE">
        <w:rPr>
          <w:rFonts w:ascii="Times New Roman" w:hAnsi="Times New Roman" w:cs="Times New Roman"/>
        </w:rPr>
        <w:t xml:space="preserve">to </w:t>
      </w:r>
      <w:r w:rsidR="00A07C10">
        <w:rPr>
          <w:rFonts w:ascii="Times New Roman" w:hAnsi="Times New Roman" w:cs="Times New Roman"/>
        </w:rPr>
        <w:t>extract</w:t>
      </w:r>
      <w:r w:rsidR="00FF18DE">
        <w:rPr>
          <w:rFonts w:ascii="Times New Roman" w:hAnsi="Times New Roman" w:cs="Times New Roman"/>
        </w:rPr>
        <w:t xml:space="preserve"> </w:t>
      </w:r>
      <w:r w:rsidR="00A07C10">
        <w:rPr>
          <w:rFonts w:ascii="Times New Roman" w:hAnsi="Times New Roman" w:cs="Times New Roman"/>
        </w:rPr>
        <w:t>metrics</w:t>
      </w:r>
      <w:r w:rsidR="00FF18DE">
        <w:rPr>
          <w:rFonts w:ascii="Times New Roman" w:hAnsi="Times New Roman" w:cs="Times New Roman"/>
        </w:rPr>
        <w:t xml:space="preserve"> related to the vegetation conditions, terrain characteristics, and satellite operation for each 100-meter segment </w:t>
      </w:r>
      <w:r w:rsidR="00FF18DE" w:rsidRPr="00FF18DE">
        <w:rPr>
          <w:rFonts w:ascii="Times New Roman" w:hAnsi="Times New Roman" w:cs="Times New Roman"/>
          <w:highlight w:val="cyan"/>
        </w:rPr>
        <w:t>(see appendix for code)</w:t>
      </w:r>
      <w:r w:rsidR="00FF18DE">
        <w:rPr>
          <w:rFonts w:ascii="Times New Roman" w:hAnsi="Times New Roman" w:cs="Times New Roman"/>
        </w:rPr>
        <w:t xml:space="preserve">. Segments were geolocated with the GeoPandas library from the </w:t>
      </w:r>
      <w:r w:rsidR="00FF18DE">
        <w:rPr>
          <w:rFonts w:ascii="Times New Roman" w:hAnsi="Times New Roman" w:cs="Times New Roman"/>
          <w:i/>
          <w:iCs/>
        </w:rPr>
        <w:t>latitude</w:t>
      </w:r>
      <w:r w:rsidR="00FF18DE">
        <w:rPr>
          <w:rFonts w:ascii="Times New Roman" w:hAnsi="Times New Roman" w:cs="Times New Roman"/>
        </w:rPr>
        <w:t xml:space="preserve"> and </w:t>
      </w:r>
      <w:r w:rsidR="00FF18DE">
        <w:rPr>
          <w:rFonts w:ascii="Times New Roman" w:hAnsi="Times New Roman" w:cs="Times New Roman"/>
          <w:i/>
          <w:iCs/>
        </w:rPr>
        <w:t>longitude</w:t>
      </w:r>
      <w:r w:rsidR="00FF18DE">
        <w:rPr>
          <w:rFonts w:ascii="Times New Roman" w:hAnsi="Times New Roman" w:cs="Times New Roman"/>
        </w:rPr>
        <w:t xml:space="preserve"> attributes</w:t>
      </w:r>
      <w:r w:rsidR="002A2261">
        <w:rPr>
          <w:rFonts w:ascii="Times New Roman" w:hAnsi="Times New Roman" w:cs="Times New Roman"/>
        </w:rPr>
        <w:t xml:space="preserve"> (</w:t>
      </w:r>
      <w:r w:rsidR="002A2261" w:rsidRPr="00A07C10">
        <w:rPr>
          <w:rFonts w:ascii="Times New Roman" w:hAnsi="Times New Roman" w:cs="Times New Roman"/>
          <w:b/>
          <w:bCs/>
          <w:highlight w:val="cyan"/>
          <w:u w:val="single"/>
        </w:rPr>
        <w:t>Geopandas citation</w:t>
      </w:r>
      <w:r w:rsidR="002A2261">
        <w:rPr>
          <w:rFonts w:ascii="Times New Roman" w:hAnsi="Times New Roman" w:cs="Times New Roman"/>
        </w:rPr>
        <w:t>)</w:t>
      </w:r>
      <w:r w:rsidR="00FF18DE">
        <w:rPr>
          <w:rFonts w:ascii="Times New Roman" w:hAnsi="Times New Roman" w:cs="Times New Roman"/>
        </w:rPr>
        <w:t xml:space="preserve">, identifying the </w:t>
      </w:r>
      <w:r w:rsidR="00A07C10">
        <w:rPr>
          <w:rFonts w:ascii="Times New Roman" w:hAnsi="Times New Roman" w:cs="Times New Roman"/>
        </w:rPr>
        <w:t>center</w:t>
      </w:r>
      <w:r w:rsidR="002A2261">
        <w:rPr>
          <w:rFonts w:ascii="Times New Roman" w:hAnsi="Times New Roman" w:cs="Times New Roman"/>
        </w:rPr>
        <w:t xml:space="preserve"> coordinates of signal photons for each segment </w:t>
      </w:r>
      <w:r w:rsidR="00A07C10">
        <w:rPr>
          <w:rFonts w:ascii="Times New Roman" w:hAnsi="Times New Roman" w:cs="Times New Roman"/>
        </w:rPr>
        <w:fldChar w:fldCharType="begin"/>
      </w:r>
      <w:r w:rsidR="00A07C10">
        <w:rPr>
          <w:rFonts w:ascii="Times New Roman" w:hAnsi="Times New Roman" w:cs="Times New Roman"/>
        </w:rPr>
        <w:instrText xml:space="preserve"> ADDIN ZOTERO_ITEM CSL_CITATION {"citationID":"FgqYy6sh","properties":{"formattedCitation":"(Neuenschwander et al., 2023)","plainCitation":"(Neuenschwander et al., 202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A07C10">
        <w:rPr>
          <w:rFonts w:ascii="Times New Roman" w:hAnsi="Times New Roman" w:cs="Times New Roman"/>
        </w:rPr>
        <w:fldChar w:fldCharType="separate"/>
      </w:r>
      <w:r w:rsidR="00A07C10" w:rsidRPr="00A07C10">
        <w:rPr>
          <w:rFonts w:ascii="Times New Roman" w:hAnsi="Times New Roman" w:cs="Times New Roman"/>
        </w:rPr>
        <w:t>(Neuenschwander et al., 2023)</w:t>
      </w:r>
      <w:r w:rsidR="00A07C10">
        <w:rPr>
          <w:rFonts w:ascii="Times New Roman" w:hAnsi="Times New Roman" w:cs="Times New Roman"/>
        </w:rPr>
        <w:fldChar w:fldCharType="end"/>
      </w:r>
      <w:r w:rsidR="00A07C10">
        <w:rPr>
          <w:rFonts w:ascii="Times New Roman" w:hAnsi="Times New Roman" w:cs="Times New Roman"/>
        </w:rPr>
        <w:t>. The segments were then clipped to retain only those collected within the study area.</w:t>
      </w:r>
    </w:p>
    <w:p w14:paraId="29BCAB70" w14:textId="77777777" w:rsidR="00AA7E86" w:rsidRDefault="00A07C10" w:rsidP="00507ED7">
      <w:pPr>
        <w:pStyle w:val="ListParagraph"/>
        <w:spacing w:line="360" w:lineRule="auto"/>
        <w:ind w:left="0"/>
        <w:rPr>
          <w:rFonts w:ascii="Times New Roman" w:hAnsi="Times New Roman" w:cs="Times New Roman"/>
        </w:rPr>
      </w:pPr>
      <w:r>
        <w:rPr>
          <w:rFonts w:ascii="Times New Roman" w:hAnsi="Times New Roman" w:cs="Times New Roman"/>
        </w:rPr>
        <w:tab/>
        <w:t>ATL08 segments were then processed in a custom Python script to apply data quality filters and intersect with land cover characteristics (see appendix for code). ATL08 segments with invalid (3.402e+38) canopy height values were removed. To minimize biases introduced by low</w:t>
      </w:r>
      <w:r w:rsidR="00D71952">
        <w:rPr>
          <w:rFonts w:ascii="Times New Roman" w:hAnsi="Times New Roman" w:cs="Times New Roman"/>
        </w:rPr>
        <w:t>-lying</w:t>
      </w:r>
      <w:r>
        <w:rPr>
          <w:rFonts w:ascii="Times New Roman" w:hAnsi="Times New Roman" w:cs="Times New Roman"/>
        </w:rPr>
        <w:t xml:space="preserve"> </w:t>
      </w:r>
      <w:r w:rsidR="00C27E0A">
        <w:rPr>
          <w:rFonts w:ascii="Times New Roman" w:hAnsi="Times New Roman" w:cs="Times New Roman"/>
        </w:rPr>
        <w:t>vegetation</w:t>
      </w:r>
      <w:r>
        <w:rPr>
          <w:rFonts w:ascii="Times New Roman" w:hAnsi="Times New Roman" w:cs="Times New Roman"/>
        </w:rPr>
        <w:t xml:space="preserve"> or high noise, </w:t>
      </w:r>
      <w:r w:rsidR="00C27E0A">
        <w:rPr>
          <w:rFonts w:ascii="Times New Roman" w:hAnsi="Times New Roman" w:cs="Times New Roman"/>
        </w:rPr>
        <w:t xml:space="preserve">canopy heights were filtered to values between 2 meters and a global maximum </w:t>
      </w:r>
      <w:r w:rsidR="00C27E0A">
        <w:rPr>
          <w:rFonts w:ascii="Times New Roman" w:hAnsi="Times New Roman" w:cs="Times New Roman"/>
        </w:rPr>
        <w:fldChar w:fldCharType="begin"/>
      </w:r>
      <w:r w:rsidR="00D71952">
        <w:rPr>
          <w:rFonts w:ascii="Times New Roman" w:hAnsi="Times New Roman" w:cs="Times New Roman"/>
        </w:rPr>
        <w:instrText xml:space="preserve"> ADDIN ZOTERO_ITEM CSL_CITATION {"citationID":"5rUDk3WL","properties":{"formattedCitation":"(Cao et al., 2016; Li et al., 2020; Rai et al., 2024)","plainCitation":"(Cao et al., 2016; Li et al., 2020; Rai et al., 2024)","noteIndex":0},"citationItems":[{"id":214,"uris":["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131,"uris":["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w:instrText>
      </w:r>
      <w:r w:rsidR="00D71952" w:rsidRPr="006B3B5E">
        <w:rPr>
          <w:rFonts w:ascii="Times New Roman" w:hAnsi="Times New Roman" w:cs="Times New Roman"/>
        </w:rPr>
        <w:instrText xml:space="preserve">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C27E0A">
        <w:rPr>
          <w:rFonts w:ascii="Times New Roman" w:hAnsi="Times New Roman" w:cs="Times New Roman"/>
        </w:rPr>
        <w:fldChar w:fldCharType="separate"/>
      </w:r>
      <w:r w:rsidR="00D71952" w:rsidRPr="006B3B5E">
        <w:rPr>
          <w:rFonts w:ascii="Times New Roman" w:hAnsi="Times New Roman" w:cs="Times New Roman"/>
        </w:rPr>
        <w:t>(Cao et al., 2016; Li et al., 2020; Rai et al., 2024)</w:t>
      </w:r>
      <w:r w:rsidR="00C27E0A">
        <w:rPr>
          <w:rFonts w:ascii="Times New Roman" w:hAnsi="Times New Roman" w:cs="Times New Roman"/>
        </w:rPr>
        <w:fldChar w:fldCharType="end"/>
      </w:r>
      <w:r w:rsidR="00D71952" w:rsidRPr="006B3B5E">
        <w:rPr>
          <w:rFonts w:ascii="Times New Roman" w:hAnsi="Times New Roman" w:cs="Times New Roman"/>
        </w:rPr>
        <w:t xml:space="preserve">. </w:t>
      </w:r>
      <w:r w:rsidR="00D71952" w:rsidRPr="00D71952">
        <w:rPr>
          <w:rFonts w:ascii="Times New Roman" w:hAnsi="Times New Roman" w:cs="Times New Roman"/>
        </w:rPr>
        <w:t>Following the approach of Malambo &amp; Popescu (2024), the global maximum f</w:t>
      </w:r>
      <w:r w:rsidR="00D71952">
        <w:rPr>
          <w:rFonts w:ascii="Times New Roman" w:hAnsi="Times New Roman" w:cs="Times New Roman"/>
        </w:rPr>
        <w:t xml:space="preserve">or canopy heights was calculated with </w:t>
      </w:r>
      <w:r w:rsidR="00D71952">
        <w:rPr>
          <w:rFonts w:ascii="Times New Roman" w:hAnsi="Times New Roman" w:cs="Times New Roman"/>
          <w:i/>
          <w:iCs/>
        </w:rPr>
        <w:t xml:space="preserve">k * P, </w:t>
      </w:r>
      <w:r w:rsidR="00D71952">
        <w:rPr>
          <w:rFonts w:ascii="Times New Roman" w:hAnsi="Times New Roman" w:cs="Times New Roman"/>
        </w:rPr>
        <w:t xml:space="preserve">where </w:t>
      </w:r>
      <w:r w:rsidR="00D71952">
        <w:rPr>
          <w:rFonts w:ascii="Times New Roman" w:hAnsi="Times New Roman" w:cs="Times New Roman"/>
          <w:i/>
          <w:iCs/>
        </w:rPr>
        <w:t xml:space="preserve">k </w:t>
      </w:r>
      <w:r w:rsidR="00D71952">
        <w:rPr>
          <w:rFonts w:ascii="Times New Roman" w:hAnsi="Times New Roman" w:cs="Times New Roman"/>
        </w:rPr>
        <w:t xml:space="preserve">is a constant factor of 1.2, and </w:t>
      </w:r>
      <w:r w:rsidR="00D71952">
        <w:rPr>
          <w:rFonts w:ascii="Times New Roman" w:hAnsi="Times New Roman" w:cs="Times New Roman"/>
          <w:i/>
          <w:iCs/>
        </w:rPr>
        <w:t xml:space="preserve">P </w:t>
      </w:r>
      <w:r w:rsidR="00D71952">
        <w:rPr>
          <w:rFonts w:ascii="Times New Roman" w:hAnsi="Times New Roman" w:cs="Times New Roman"/>
        </w:rPr>
        <w:t>is the 98</w:t>
      </w:r>
      <w:r w:rsidR="00D71952" w:rsidRPr="00D71952">
        <w:rPr>
          <w:rFonts w:ascii="Times New Roman" w:hAnsi="Times New Roman" w:cs="Times New Roman"/>
          <w:vertAlign w:val="superscript"/>
        </w:rPr>
        <w:t>th</w:t>
      </w:r>
      <w:r w:rsidR="00D71952">
        <w:rPr>
          <w:rFonts w:ascii="Times New Roman" w:hAnsi="Times New Roman" w:cs="Times New Roman"/>
        </w:rPr>
        <w:t xml:space="preserve"> percentile of all ATL08 canopy heights in the dataset. For our study area the calculated global maximum was </w:t>
      </w:r>
      <w:r w:rsidR="00D71952" w:rsidRPr="00D71952">
        <w:rPr>
          <w:rFonts w:ascii="Times New Roman" w:hAnsi="Times New Roman" w:cs="Times New Roman"/>
          <w:highlight w:val="cyan"/>
        </w:rPr>
        <w:t>(</w:t>
      </w:r>
      <w:r w:rsidR="00D71952" w:rsidRPr="00D71952">
        <w:rPr>
          <w:rFonts w:ascii="Times New Roman" w:hAnsi="Times New Roman" w:cs="Times New Roman"/>
          <w:b/>
          <w:bCs/>
          <w:highlight w:val="cyan"/>
          <w:u w:val="single"/>
        </w:rPr>
        <w:t>global maximum)</w:t>
      </w:r>
      <w:r w:rsidR="00D71952">
        <w:rPr>
          <w:rFonts w:ascii="Times New Roman" w:hAnsi="Times New Roman" w:cs="Times New Roman"/>
        </w:rPr>
        <w:t xml:space="preserve"> meters. This was effective in removing erroneously high canopy heights estimated by the ATL08 algorithm. Further filters selected only segments collected by strong beams at nighttime within the months of May to September </w:t>
      </w:r>
      <w:r w:rsidR="00DA1DB8">
        <w:rPr>
          <w:rFonts w:ascii="Times New Roman" w:hAnsi="Times New Roman" w:cs="Times New Roman"/>
        </w:rPr>
        <w:t xml:space="preserve">to minimize the effect of solar noise and vegetation phenology on canopy height estimation </w:t>
      </w:r>
      <w:r w:rsidR="00DA1DB8">
        <w:rPr>
          <w:rFonts w:ascii="Times New Roman" w:hAnsi="Times New Roman" w:cs="Times New Roman"/>
        </w:rPr>
        <w:fldChar w:fldCharType="begin"/>
      </w:r>
      <w:r w:rsidR="00DA1DB8">
        <w:rPr>
          <w:rFonts w:ascii="Times New Roman" w:hAnsi="Times New Roman" w:cs="Times New Roman"/>
        </w:rPr>
        <w:instrText xml:space="preserve"> ADDIN ZOTERO_ITEM CSL_CITATION {"citationID":"4nhvlfoQ","properties":{"formattedCitation":"(Neuenschwander et al., 2020)","plainCitation":"(Neuenschwander et al., 2020)","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DA1DB8">
        <w:rPr>
          <w:rFonts w:ascii="Times New Roman" w:hAnsi="Times New Roman" w:cs="Times New Roman"/>
        </w:rPr>
        <w:fldChar w:fldCharType="separate"/>
      </w:r>
      <w:r w:rsidR="00DA1DB8" w:rsidRPr="00DA1DB8">
        <w:rPr>
          <w:rFonts w:ascii="Times New Roman" w:hAnsi="Times New Roman" w:cs="Times New Roman"/>
        </w:rPr>
        <w:t>(Neuenschwander et al., 2020)</w:t>
      </w:r>
      <w:r w:rsidR="00DA1DB8">
        <w:rPr>
          <w:rFonts w:ascii="Times New Roman" w:hAnsi="Times New Roman" w:cs="Times New Roman"/>
        </w:rPr>
        <w:fldChar w:fldCharType="end"/>
      </w:r>
      <w:r w:rsidR="00DA1DB8">
        <w:rPr>
          <w:rFonts w:ascii="Times New Roman" w:hAnsi="Times New Roman" w:cs="Times New Roman"/>
        </w:rPr>
        <w:t xml:space="preserve">. </w:t>
      </w:r>
      <w:r w:rsidR="00572E05">
        <w:rPr>
          <w:rFonts w:ascii="Times New Roman" w:hAnsi="Times New Roman" w:cs="Times New Roman"/>
        </w:rPr>
        <w:t xml:space="preserve">As done by Malambo &amp; Popescu (2024), </w:t>
      </w:r>
      <w:r w:rsidR="00572E05">
        <w:rPr>
          <w:rFonts w:ascii="Times New Roman" w:hAnsi="Times New Roman" w:cs="Times New Roman"/>
        </w:rPr>
        <w:lastRenderedPageBreak/>
        <w:t xml:space="preserve">segments with a multiple scattering warning flag greater than zero or a cloud confidence flag greater than one were removed to mitigate atmospheric interference. </w:t>
      </w:r>
    </w:p>
    <w:p w14:paraId="6C644425" w14:textId="2EC27150" w:rsidR="00A07C10" w:rsidRPr="00D71952" w:rsidRDefault="00AA7E86" w:rsidP="00507ED7">
      <w:pPr>
        <w:pStyle w:val="ListParagraph"/>
        <w:spacing w:line="360" w:lineRule="auto"/>
        <w:ind w:left="0"/>
        <w:rPr>
          <w:rFonts w:ascii="Times New Roman" w:hAnsi="Times New Roman" w:cs="Times New Roman"/>
        </w:rPr>
      </w:pPr>
      <w:r>
        <w:rPr>
          <w:rFonts w:ascii="Times New Roman" w:hAnsi="Times New Roman" w:cs="Times New Roman"/>
        </w:rPr>
        <w:tab/>
        <w:t xml:space="preserve">Segment points were intersected with annual NLCD land cover to determine the land cover of each segment’s centroid for the year of 2023. Forested segments were identified by selecting only those with NLCD values of 41 (Deciduous Forest), 42 (Evergreen Forest), 43 (Mixed Forest), or 90 (Woody Wetlands). The segments were intersected with the annual LCMS Fast Loss change product to provide insight into the disturbance history of these forests. </w:t>
      </w:r>
      <w:r w:rsidR="009E0D36">
        <w:rPr>
          <w:rFonts w:ascii="Times New Roman" w:hAnsi="Times New Roman" w:cs="Times New Roman"/>
        </w:rPr>
        <w:t xml:space="preserve">For segments with a disturbance event identified by the Fast Loss product, the years since the last disturbance was calculated as the difference between the year of ICESat-2 collection and the most recent disturbance year. For this research, segments with disturbances occurring after the year of ICESat-2 collection were removed, as ATL08 canopy heights may no longer reflect the forest conditions present. Additionally, segments with 3 years or less since the last disturbance event were removed to provide a buffer of forest regrowth and recovery from disturbance. </w:t>
      </w:r>
    </w:p>
    <w:p w14:paraId="1C3F4124" w14:textId="5BA911C6" w:rsidR="00F40833" w:rsidRPr="00CD5EF3" w:rsidRDefault="00F40833" w:rsidP="00F40833">
      <w:pPr>
        <w:spacing w:line="360" w:lineRule="auto"/>
        <w:rPr>
          <w:rFonts w:ascii="Times New Roman" w:hAnsi="Times New Roman" w:cs="Times New Roman"/>
          <w:b/>
          <w:bCs/>
          <w:color w:val="000000" w:themeColor="text1"/>
          <w:u w:val="single"/>
        </w:rPr>
      </w:pPr>
      <w:r w:rsidRPr="00CD5EF3">
        <w:rPr>
          <w:rFonts w:ascii="Times New Roman" w:hAnsi="Times New Roman" w:cs="Times New Roman"/>
          <w:b/>
          <w:bCs/>
          <w:color w:val="000000" w:themeColor="text1"/>
          <w:highlight w:val="cyan"/>
          <w:u w:val="single"/>
        </w:rPr>
        <w:t xml:space="preserve">Figure </w:t>
      </w:r>
      <w:r>
        <w:rPr>
          <w:rFonts w:ascii="Times New Roman" w:hAnsi="Times New Roman" w:cs="Times New Roman"/>
          <w:b/>
          <w:bCs/>
          <w:color w:val="000000" w:themeColor="text1"/>
          <w:highlight w:val="cyan"/>
          <w:u w:val="single"/>
        </w:rPr>
        <w:t>2</w:t>
      </w:r>
      <w:r w:rsidRPr="00CD5EF3">
        <w:rPr>
          <w:rFonts w:ascii="Times New Roman" w:hAnsi="Times New Roman" w:cs="Times New Roman"/>
          <w:b/>
          <w:bCs/>
          <w:color w:val="000000" w:themeColor="text1"/>
          <w:highlight w:val="cyan"/>
          <w:u w:val="single"/>
        </w:rPr>
        <w:t xml:space="preserve"> map</w:t>
      </w:r>
      <w:r>
        <w:rPr>
          <w:rFonts w:ascii="Times New Roman" w:hAnsi="Times New Roman" w:cs="Times New Roman"/>
          <w:b/>
          <w:bCs/>
          <w:color w:val="000000" w:themeColor="text1"/>
          <w:u w:val="single"/>
        </w:rPr>
        <w:t xml:space="preserve"> of ATL08 tracks</w:t>
      </w:r>
    </w:p>
    <w:p w14:paraId="6F693B87" w14:textId="0C5DFBCE" w:rsidR="00BC6428" w:rsidRDefault="00BC6428" w:rsidP="00BC6428">
      <w:pPr>
        <w:pStyle w:val="ListParagraph"/>
        <w:numPr>
          <w:ilvl w:val="2"/>
          <w:numId w:val="1"/>
        </w:numPr>
        <w:spacing w:line="360" w:lineRule="auto"/>
        <w:rPr>
          <w:rFonts w:ascii="Times New Roman" w:hAnsi="Times New Roman" w:cs="Times New Roman"/>
          <w:b/>
          <w:bCs/>
        </w:rPr>
      </w:pPr>
      <w:r w:rsidRPr="00507ED7">
        <w:rPr>
          <w:rFonts w:ascii="Times New Roman" w:hAnsi="Times New Roman" w:cs="Times New Roman"/>
          <w:b/>
          <w:bCs/>
        </w:rPr>
        <w:t>Extracting ALS Data Within ATL08 Segments</w:t>
      </w:r>
    </w:p>
    <w:p w14:paraId="57CA8E99" w14:textId="03CC5D0B" w:rsidR="008A5D64" w:rsidRDefault="00595E0E" w:rsidP="00595E0E">
      <w:pPr>
        <w:spacing w:line="360" w:lineRule="auto"/>
        <w:rPr>
          <w:rFonts w:ascii="Times New Roman" w:hAnsi="Times New Roman" w:cs="Times New Roman"/>
        </w:rPr>
      </w:pPr>
      <w:r>
        <w:rPr>
          <w:rFonts w:ascii="Times New Roman" w:hAnsi="Times New Roman" w:cs="Times New Roman"/>
        </w:rPr>
        <w:tab/>
      </w:r>
      <w:r w:rsidRPr="00595E0E">
        <w:rPr>
          <w:rFonts w:ascii="Times New Roman" w:hAnsi="Times New Roman" w:cs="Times New Roman"/>
        </w:rPr>
        <w:t>For</w:t>
      </w:r>
      <w:r>
        <w:rPr>
          <w:rFonts w:ascii="Times New Roman" w:hAnsi="Times New Roman" w:cs="Times New Roman"/>
        </w:rPr>
        <w:t xml:space="preserve"> this research it is necessary to extract 2020 ALS data within each individual ATL08 segment. To generate the rectangular polygons of the ATL08 segments, a polygon of 100 x 11 meters was created around the centroid coordinates of each segment, and rotated to align with the ICESat-2 track inclination </w:t>
      </w:r>
      <w:r w:rsidR="00D41D36">
        <w:rPr>
          <w:rFonts w:ascii="Times New Roman" w:hAnsi="Times New Roman" w:cs="Times New Roman"/>
        </w:rPr>
        <w:fldChar w:fldCharType="begin"/>
      </w:r>
      <w:r w:rsidR="001646C5">
        <w:rPr>
          <w:rFonts w:ascii="Times New Roman" w:hAnsi="Times New Roman" w:cs="Times New Roman"/>
        </w:rPr>
        <w:instrText xml:space="preserve"> ADDIN ZOTERO_ITEM CSL_CITATION {"citationID":"sm8sp08j","properties":{"formattedCitation":"(Neuenschwander et al., 2020; Rai et al., 2024)","plainCitation":"(Neuenschwander et al., 2020; Rai et al., 2024)","dontUpdate":true,"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001646C5" w:rsidRPr="007113BA">
        <w:rPr>
          <w:rFonts w:ascii="Times New Roman" w:hAnsi="Times New Roman" w:cs="Times New Roman"/>
          <w:lang w:val="fr-FR"/>
        </w:rPr>
        <w:instrText>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w:instrText>
      </w:r>
      <w:r w:rsidR="001646C5" w:rsidRPr="001646C5">
        <w:rPr>
          <w:rFonts w:ascii="Times New Roman" w:hAnsi="Times New Roman" w:cs="Times New Roman"/>
          <w:lang w:val="fr-FR"/>
        </w:rPr>
        <w:instrText xml:space="preserve">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D41D36">
        <w:rPr>
          <w:rFonts w:ascii="Times New Roman" w:hAnsi="Times New Roman" w:cs="Times New Roman"/>
        </w:rPr>
        <w:fldChar w:fldCharType="separate"/>
      </w:r>
      <w:r w:rsidR="00D41D36" w:rsidRPr="00AE612B">
        <w:rPr>
          <w:rFonts w:ascii="Times New Roman" w:hAnsi="Times New Roman" w:cs="Times New Roman"/>
          <w:highlight w:val="cyan"/>
          <w:lang w:val="fr-FR"/>
        </w:rPr>
        <w:t>(</w:t>
      </w:r>
      <w:r w:rsidR="00AE612B" w:rsidRPr="00AE612B">
        <w:rPr>
          <w:rFonts w:ascii="Times New Roman" w:hAnsi="Times New Roman" w:cs="Times New Roman"/>
          <w:highlight w:val="cyan"/>
          <w:lang w:val="fr-FR"/>
        </w:rPr>
        <w:t>see appendix for code</w:t>
      </w:r>
      <w:r w:rsidR="00AE612B" w:rsidRPr="00AE612B">
        <w:rPr>
          <w:rFonts w:ascii="Times New Roman" w:hAnsi="Times New Roman" w:cs="Times New Roman"/>
          <w:lang w:val="fr-FR"/>
        </w:rPr>
        <w:t xml:space="preserve">; </w:t>
      </w:r>
      <w:r w:rsidR="00D41D36" w:rsidRPr="00AE612B">
        <w:rPr>
          <w:rFonts w:ascii="Times New Roman" w:hAnsi="Times New Roman" w:cs="Times New Roman"/>
          <w:lang w:val="fr-FR"/>
        </w:rPr>
        <w:t>Neuenschwander et al., 2020; Rai et al., 2024)</w:t>
      </w:r>
      <w:r w:rsidR="00D41D36">
        <w:rPr>
          <w:rFonts w:ascii="Times New Roman" w:hAnsi="Times New Roman" w:cs="Times New Roman"/>
        </w:rPr>
        <w:fldChar w:fldCharType="end"/>
      </w:r>
      <w:r w:rsidR="00AE612B" w:rsidRPr="00AE612B">
        <w:rPr>
          <w:rFonts w:ascii="Times New Roman" w:hAnsi="Times New Roman" w:cs="Times New Roman"/>
          <w:lang w:val="fr-FR"/>
        </w:rPr>
        <w:t>.</w:t>
      </w:r>
      <w:r w:rsidR="00AE612B">
        <w:rPr>
          <w:rFonts w:ascii="Times New Roman" w:hAnsi="Times New Roman" w:cs="Times New Roman"/>
          <w:lang w:val="fr-FR"/>
        </w:rPr>
        <w:t xml:space="preserve"> </w:t>
      </w:r>
      <w:r w:rsidR="00AE612B" w:rsidRPr="00AE612B">
        <w:rPr>
          <w:rFonts w:ascii="Times New Roman" w:hAnsi="Times New Roman" w:cs="Times New Roman"/>
        </w:rPr>
        <w:t>The polygons were reprojected to the Web Mercator projection syste</w:t>
      </w:r>
      <w:r w:rsidR="00AE612B">
        <w:rPr>
          <w:rFonts w:ascii="Times New Roman" w:hAnsi="Times New Roman" w:cs="Times New Roman"/>
        </w:rPr>
        <w:t xml:space="preserve">m (EPSG:3857), which the 3DEP ALS data uses in its native storage format </w:t>
      </w:r>
      <w:r w:rsidR="001646C5">
        <w:rPr>
          <w:rFonts w:ascii="Times New Roman" w:hAnsi="Times New Roman" w:cs="Times New Roman"/>
        </w:rPr>
        <w:fldChar w:fldCharType="begin"/>
      </w:r>
      <w:r w:rsidR="001646C5">
        <w:rPr>
          <w:rFonts w:ascii="Times New Roman" w:hAnsi="Times New Roman" w:cs="Times New Roman"/>
        </w:rPr>
        <w:instrText xml:space="preserve"> ADDIN ZOTERO_ITEM CSL_CITATION {"citationID":"e7DVpKCJ","properties":{"formattedCitation":"(Hobu, Inc., 2025)","plainCitation":"(Hobu, Inc., 2025)","noteIndex":0},"citationItems":[{"id":329,"uris":["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646C5">
        <w:rPr>
          <w:rFonts w:ascii="Times New Roman" w:hAnsi="Times New Roman" w:cs="Times New Roman"/>
        </w:rPr>
        <w:fldChar w:fldCharType="separate"/>
      </w:r>
      <w:r w:rsidR="001646C5" w:rsidRPr="001646C5">
        <w:rPr>
          <w:rFonts w:ascii="Times New Roman" w:hAnsi="Times New Roman" w:cs="Times New Roman"/>
        </w:rPr>
        <w:t>(Hobu, Inc., 2025)</w:t>
      </w:r>
      <w:r w:rsidR="001646C5">
        <w:rPr>
          <w:rFonts w:ascii="Times New Roman" w:hAnsi="Times New Roman" w:cs="Times New Roman"/>
        </w:rPr>
        <w:fldChar w:fldCharType="end"/>
      </w:r>
      <w:r w:rsidR="001646C5">
        <w:rPr>
          <w:rFonts w:ascii="Times New Roman" w:hAnsi="Times New Roman" w:cs="Times New Roman"/>
        </w:rPr>
        <w:t xml:space="preserve">. </w:t>
      </w:r>
      <w:r w:rsidR="008A5D64">
        <w:rPr>
          <w:rFonts w:ascii="Times New Roman" w:hAnsi="Times New Roman" w:cs="Times New Roman"/>
        </w:rPr>
        <w:t xml:space="preserve">These polygons serve as cropping geometries for the ALS data. </w:t>
      </w:r>
    </w:p>
    <w:p w14:paraId="073E11E6" w14:textId="32B1D276" w:rsidR="00650FD3" w:rsidRDefault="008A5D64" w:rsidP="00595E0E">
      <w:pPr>
        <w:spacing w:line="360" w:lineRule="auto"/>
        <w:rPr>
          <w:rFonts w:ascii="Times New Roman" w:hAnsi="Times New Roman" w:cs="Times New Roman"/>
        </w:rPr>
      </w:pPr>
      <w:r>
        <w:rPr>
          <w:rFonts w:ascii="Times New Roman" w:hAnsi="Times New Roman" w:cs="Times New Roman"/>
        </w:rPr>
        <w:tab/>
        <w:t xml:space="preserve">ALS data was processed in a custom PDAL pipeline </w:t>
      </w:r>
      <w:r w:rsidR="006B3B5E">
        <w:rPr>
          <w:rFonts w:ascii="Times New Roman" w:hAnsi="Times New Roman" w:cs="Times New Roman"/>
        </w:rPr>
        <w:fldChar w:fldCharType="begin"/>
      </w:r>
      <w:r w:rsidR="00276796">
        <w:rPr>
          <w:rFonts w:ascii="Times New Roman" w:hAnsi="Times New Roman" w:cs="Times New Roman"/>
        </w:rPr>
        <w:instrText xml:space="preserve"> ADDIN ZOTERO_ITEM CSL_CITATION {"citationID":"oJTnhQGx","properties":{"formattedCitation":"(PDAL Contributors, 2025)","plainCitation":"(PDAL Contributors, 2025)","dontUpdate":true,"noteIndex":0},"citationItems":[{"id":461,"uris":["http://zotero.org/users/16907877/items/SIYL96KH"],"itemData":{"id":461,"type":"software","title":"PDAL Point Data Abstraction Library","URL":"https://doi.org/10.5281/zenodo.10884408","author":[{"literal":"PDAL Contributors"}],"issued":{"date-parts":[["2025"]]},"citation-key":"pdalcontributorsPDALPointData2025"}}],"schema":"https://github.com/citation-style-language/schema/raw/master/csl-citation.json"} </w:instrText>
      </w:r>
      <w:r w:rsidR="006B3B5E">
        <w:rPr>
          <w:rFonts w:ascii="Times New Roman" w:hAnsi="Times New Roman" w:cs="Times New Roman"/>
        </w:rPr>
        <w:fldChar w:fldCharType="separate"/>
      </w:r>
      <w:r w:rsidR="006B3B5E" w:rsidRPr="006B3B5E">
        <w:rPr>
          <w:rFonts w:ascii="Times New Roman" w:hAnsi="Times New Roman" w:cs="Times New Roman"/>
        </w:rPr>
        <w:t>(</w:t>
      </w:r>
      <w:r w:rsidR="006B3B5E" w:rsidRPr="000964FC">
        <w:rPr>
          <w:rFonts w:ascii="Times New Roman" w:hAnsi="Times New Roman" w:cs="Times New Roman"/>
          <w:highlight w:val="cyan"/>
        </w:rPr>
        <w:t>Figure 3; PDAL Contributors, 2025; see appendix for code)</w:t>
      </w:r>
      <w:r w:rsidR="006B3B5E">
        <w:rPr>
          <w:rFonts w:ascii="Times New Roman" w:hAnsi="Times New Roman" w:cs="Times New Roman"/>
        </w:rPr>
        <w:fldChar w:fldCharType="end"/>
      </w:r>
      <w:r w:rsidR="000964FC">
        <w:rPr>
          <w:rFonts w:ascii="Times New Roman" w:hAnsi="Times New Roman" w:cs="Times New Roman"/>
        </w:rPr>
        <w:t xml:space="preserve">. For each ATL08 segment, ALS data was streamed from any 3DEP project intersecting the polygon’s extent. The </w:t>
      </w:r>
      <w:r w:rsidR="00D9641E">
        <w:rPr>
          <w:rFonts w:ascii="Times New Roman" w:hAnsi="Times New Roman" w:cs="Times New Roman"/>
          <w:i/>
          <w:iCs/>
        </w:rPr>
        <w:t xml:space="preserve">filters.smrf </w:t>
      </w:r>
      <w:r w:rsidR="00D9641E">
        <w:rPr>
          <w:rFonts w:ascii="Times New Roman" w:hAnsi="Times New Roman" w:cs="Times New Roman"/>
        </w:rPr>
        <w:t xml:space="preserve">function was used to interpolate the ground surface while minimizing Type I errors </w:t>
      </w:r>
      <w:r w:rsidR="00D9641E">
        <w:rPr>
          <w:rFonts w:ascii="Times New Roman" w:hAnsi="Times New Roman" w:cs="Times New Roman"/>
        </w:rPr>
        <w:fldChar w:fldCharType="begin"/>
      </w:r>
      <w:r w:rsidR="00D9641E">
        <w:rPr>
          <w:rFonts w:ascii="Times New Roman" w:hAnsi="Times New Roman" w:cs="Times New Roman"/>
        </w:rPr>
        <w:instrText xml:space="preserve"> ADDIN ZOTERO_ITEM CSL_CITATION {"citationID":"W0d5tGRM","properties":{"formattedCitation":"(Pingel et al., 2013)","plainCitation":"(Pingel et al., 2013)","noteIndex":0},"citationItems":[{"id":140,"uris":["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00D9641E">
        <w:rPr>
          <w:rFonts w:ascii="Times New Roman" w:hAnsi="Times New Roman" w:cs="Times New Roman"/>
        </w:rPr>
        <w:fldChar w:fldCharType="separate"/>
      </w:r>
      <w:r w:rsidR="00D9641E" w:rsidRPr="00D9641E">
        <w:rPr>
          <w:rFonts w:ascii="Times New Roman" w:hAnsi="Times New Roman" w:cs="Times New Roman"/>
        </w:rPr>
        <w:t>(Pingel et al., 2013)</w:t>
      </w:r>
      <w:r w:rsidR="00D9641E">
        <w:rPr>
          <w:rFonts w:ascii="Times New Roman" w:hAnsi="Times New Roman" w:cs="Times New Roman"/>
        </w:rPr>
        <w:fldChar w:fldCharType="end"/>
      </w:r>
      <w:r w:rsidR="00D9641E">
        <w:rPr>
          <w:rFonts w:ascii="Times New Roman" w:hAnsi="Times New Roman" w:cs="Times New Roman"/>
        </w:rPr>
        <w:t xml:space="preserve">, which could have yielded inaccurate canopy height estimation. Heights above the interpolated ground surface were calculated with a nearest neighbor approach using the </w:t>
      </w:r>
      <w:r w:rsidR="00D9641E">
        <w:rPr>
          <w:rFonts w:ascii="Times New Roman" w:hAnsi="Times New Roman" w:cs="Times New Roman"/>
          <w:i/>
          <w:iCs/>
        </w:rPr>
        <w:t xml:space="preserve">filters.hag_nn </w:t>
      </w:r>
      <w:r w:rsidR="00D9641E">
        <w:rPr>
          <w:rFonts w:ascii="Times New Roman" w:hAnsi="Times New Roman" w:cs="Times New Roman"/>
        </w:rPr>
        <w:t xml:space="preserve">function </w:t>
      </w:r>
      <w:r w:rsidR="00D9641E">
        <w:rPr>
          <w:rFonts w:ascii="Times New Roman" w:hAnsi="Times New Roman" w:cs="Times New Roman"/>
        </w:rPr>
        <w:fldChar w:fldCharType="begin"/>
      </w:r>
      <w:r w:rsidR="00D9641E">
        <w:rPr>
          <w:rFonts w:ascii="Times New Roman" w:hAnsi="Times New Roman" w:cs="Times New Roman"/>
        </w:rPr>
        <w:instrText xml:space="preserve"> ADDIN ZOTERO_ITEM CSL_CITATION {"citationID":"X6qbPf5T","properties":{"formattedCitation":"(Ribas-Costa et al., 2024)","plainCitation":"(Ribas-Costa et al., 2024)","noteIndex":0},"citationItems":[{"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D9641E">
        <w:rPr>
          <w:rFonts w:ascii="Times New Roman" w:hAnsi="Times New Roman" w:cs="Times New Roman"/>
        </w:rPr>
        <w:fldChar w:fldCharType="separate"/>
      </w:r>
      <w:r w:rsidR="00D9641E" w:rsidRPr="00D9641E">
        <w:rPr>
          <w:rFonts w:ascii="Times New Roman" w:hAnsi="Times New Roman" w:cs="Times New Roman"/>
        </w:rPr>
        <w:t>(Ribas-Costa et al., 2024)</w:t>
      </w:r>
      <w:r w:rsidR="00D9641E">
        <w:rPr>
          <w:rFonts w:ascii="Times New Roman" w:hAnsi="Times New Roman" w:cs="Times New Roman"/>
        </w:rPr>
        <w:fldChar w:fldCharType="end"/>
      </w:r>
      <w:r w:rsidR="00D9641E">
        <w:rPr>
          <w:rFonts w:ascii="Times New Roman" w:hAnsi="Times New Roman" w:cs="Times New Roman"/>
        </w:rPr>
        <w:t>.</w:t>
      </w:r>
      <w:r w:rsidR="00650FD3">
        <w:rPr>
          <w:rFonts w:ascii="Times New Roman" w:hAnsi="Times New Roman" w:cs="Times New Roman"/>
        </w:rPr>
        <w:t xml:space="preserve"> The normalized point cloud was cropped to the geometry of the respective polygon to match the polygon’s along-track inclination (Figure 4).</w:t>
      </w:r>
    </w:p>
    <w:p w14:paraId="3156F718" w14:textId="43733AE8" w:rsidR="00650FD3" w:rsidRPr="00CD5EF3" w:rsidRDefault="00650FD3" w:rsidP="00650FD3">
      <w:pPr>
        <w:spacing w:line="360" w:lineRule="auto"/>
        <w:rPr>
          <w:rFonts w:ascii="Times New Roman" w:hAnsi="Times New Roman" w:cs="Times New Roman"/>
          <w:b/>
          <w:bCs/>
          <w:color w:val="000000" w:themeColor="text1"/>
          <w:u w:val="single"/>
        </w:rPr>
      </w:pPr>
      <w:r w:rsidRPr="00CD5EF3">
        <w:rPr>
          <w:rFonts w:ascii="Times New Roman" w:hAnsi="Times New Roman" w:cs="Times New Roman"/>
          <w:b/>
          <w:bCs/>
          <w:color w:val="000000" w:themeColor="text1"/>
          <w:highlight w:val="cyan"/>
          <w:u w:val="single"/>
        </w:rPr>
        <w:lastRenderedPageBreak/>
        <w:t xml:space="preserve">Figure </w:t>
      </w:r>
      <w:r>
        <w:rPr>
          <w:rFonts w:ascii="Times New Roman" w:hAnsi="Times New Roman" w:cs="Times New Roman"/>
          <w:b/>
          <w:bCs/>
          <w:color w:val="000000" w:themeColor="text1"/>
          <w:highlight w:val="cyan"/>
          <w:u w:val="single"/>
        </w:rPr>
        <w:t>3</w:t>
      </w:r>
      <w:r w:rsidRPr="00CD5EF3">
        <w:rPr>
          <w:rFonts w:ascii="Times New Roman" w:hAnsi="Times New Roman" w:cs="Times New Roman"/>
          <w:b/>
          <w:bCs/>
          <w:color w:val="000000" w:themeColor="text1"/>
          <w:highlight w:val="cyan"/>
          <w:u w:val="single"/>
        </w:rPr>
        <w:t xml:space="preserve"> </w:t>
      </w:r>
      <w:r>
        <w:rPr>
          <w:rFonts w:ascii="Times New Roman" w:hAnsi="Times New Roman" w:cs="Times New Roman"/>
          <w:b/>
          <w:bCs/>
          <w:color w:val="000000" w:themeColor="text1"/>
          <w:u w:val="single"/>
        </w:rPr>
        <w:t>of ALS workflow</w:t>
      </w:r>
    </w:p>
    <w:p w14:paraId="322C1FCC" w14:textId="59EC2E7C" w:rsidR="00650FD3" w:rsidRDefault="00AB4B9B" w:rsidP="00650FD3">
      <w:pPr>
        <w:spacing w:line="360" w:lineRule="auto"/>
        <w:rPr>
          <w:rFonts w:ascii="Times New Roman" w:hAnsi="Times New Roman" w:cs="Times New Roman"/>
          <w:b/>
          <w:bCs/>
          <w:color w:val="000000" w:themeColor="text1"/>
          <w:u w:val="single"/>
        </w:rPr>
      </w:pPr>
      <w:r w:rsidRPr="00CD5EF3">
        <w:rPr>
          <w:rFonts w:ascii="Times New Roman" w:hAnsi="Times New Roman" w:cs="Times New Roman"/>
          <w:b/>
          <w:bCs/>
          <w:color w:val="000000" w:themeColor="text1"/>
          <w:highlight w:val="cyan"/>
          <w:u w:val="single"/>
        </w:rPr>
        <w:t xml:space="preserve">Figure </w:t>
      </w:r>
      <w:r>
        <w:rPr>
          <w:rFonts w:ascii="Times New Roman" w:hAnsi="Times New Roman" w:cs="Times New Roman"/>
          <w:b/>
          <w:bCs/>
          <w:color w:val="000000" w:themeColor="text1"/>
          <w:u w:val="single"/>
        </w:rPr>
        <w:t>4 of ALS crop</w:t>
      </w:r>
    </w:p>
    <w:p w14:paraId="4406AC39" w14:textId="6A12B17C" w:rsidR="006B3B5E" w:rsidRDefault="00AB4B9B" w:rsidP="00595E0E">
      <w:pPr>
        <w:spacing w:line="360" w:lineRule="auto"/>
        <w:rPr>
          <w:rFonts w:ascii="Times New Roman" w:hAnsi="Times New Roman" w:cs="Times New Roman"/>
        </w:rPr>
      </w:pPr>
      <w:r>
        <w:rPr>
          <w:rFonts w:ascii="Times New Roman" w:hAnsi="Times New Roman" w:cs="Times New Roman"/>
        </w:rPr>
        <w:tab/>
      </w:r>
      <w:r w:rsidR="00650FD3">
        <w:rPr>
          <w:rFonts w:ascii="Times New Roman" w:hAnsi="Times New Roman" w:cs="Times New Roman"/>
        </w:rPr>
        <w:t xml:space="preserve">For each ATL08 segment, the normalized ALS point cloud was converted to a </w:t>
      </w:r>
      <w:r w:rsidR="005B617F">
        <w:rPr>
          <w:rFonts w:ascii="Times New Roman" w:hAnsi="Times New Roman" w:cs="Times New Roman"/>
        </w:rPr>
        <w:t xml:space="preserve">Pandas DataFrame to facilitate analyses </w:t>
      </w:r>
      <w:r w:rsidR="005B617F">
        <w:rPr>
          <w:rFonts w:ascii="Times New Roman" w:hAnsi="Times New Roman" w:cs="Times New Roman"/>
        </w:rPr>
        <w:fldChar w:fldCharType="begin"/>
      </w:r>
      <w:r w:rsidR="005B617F">
        <w:rPr>
          <w:rFonts w:ascii="Times New Roman" w:hAnsi="Times New Roman" w:cs="Times New Roman"/>
        </w:rPr>
        <w:instrText xml:space="preserve"> ADDIN ZOTERO_ITEM CSL_CITATION {"citationID":"TVb3EoIz","properties":{"formattedCitation":"(The pandas development team, 2025)","plainCitation":"(The pandas development team, 2025)","noteIndex":0},"citationItems":[{"id":462,"uris":["http://zotero.org/users/16907877/items/D6BC6IQI"],"itemData":{"id":462,"type":"software","abstract":"Pandas is a powerful data structures for data analysis, time series, and statistics.","license":"BSD 3-Clause \"New\" or \"Revised\" License","note":"DOI: 10.5281/ZENODO.15831829","publisher":"Zenodo","source":"DOI.org (Datacite)","title":"pandas-dev/pandas: Pandas","title-short":"pandas-dev/pandas","URL":"https://zenodo.org/doi/10.5281/zenodo.15831829","version":"v2.3.1","author":[{"family":"The pandas development team","given":""}],"accessed":{"date-parts":[["2025",7,24]]},"issued":{"date-parts":[["2025",7,7]]},"citation-key":"thepandasdevelopmentteamPandasdevPandasPandas2025"}}],"schema":"https://github.com/citation-style-language/schema/raw/master/csl-citation.json"} </w:instrText>
      </w:r>
      <w:r w:rsidR="005B617F">
        <w:rPr>
          <w:rFonts w:ascii="Times New Roman" w:hAnsi="Times New Roman" w:cs="Times New Roman"/>
        </w:rPr>
        <w:fldChar w:fldCharType="separate"/>
      </w:r>
      <w:r w:rsidR="005B617F" w:rsidRPr="005B617F">
        <w:rPr>
          <w:rFonts w:ascii="Times New Roman" w:hAnsi="Times New Roman" w:cs="Times New Roman"/>
        </w:rPr>
        <w:t>(The pandas development team, 2025)</w:t>
      </w:r>
      <w:r w:rsidR="005B617F">
        <w:rPr>
          <w:rFonts w:ascii="Times New Roman" w:hAnsi="Times New Roman" w:cs="Times New Roman"/>
        </w:rPr>
        <w:fldChar w:fldCharType="end"/>
      </w:r>
      <w:r w:rsidR="005B617F">
        <w:rPr>
          <w:rFonts w:ascii="Times New Roman" w:hAnsi="Times New Roman" w:cs="Times New Roman"/>
        </w:rPr>
        <w:t>.</w:t>
      </w:r>
      <w:r w:rsidRPr="00AB4B9B">
        <w:rPr>
          <w:rFonts w:ascii="Times New Roman" w:hAnsi="Times New Roman" w:cs="Times New Roman"/>
        </w:rPr>
        <w:t xml:space="preserve"> </w:t>
      </w:r>
      <w:r>
        <w:rPr>
          <w:rFonts w:ascii="Times New Roman" w:hAnsi="Times New Roman" w:cs="Times New Roman"/>
        </w:rPr>
        <w:t>T</w:t>
      </w:r>
      <w:r w:rsidRPr="005B617F">
        <w:rPr>
          <w:rFonts w:ascii="Times New Roman" w:hAnsi="Times New Roman" w:cs="Times New Roman"/>
        </w:rPr>
        <w:t>o matc</w:t>
      </w:r>
      <w:r>
        <w:rPr>
          <w:rFonts w:ascii="Times New Roman" w:hAnsi="Times New Roman" w:cs="Times New Roman"/>
        </w:rPr>
        <w:t xml:space="preserve">h the filters applied to ATL08 data, we </w:t>
      </w:r>
      <w:r w:rsidR="005B617F">
        <w:rPr>
          <w:rFonts w:ascii="Times New Roman" w:hAnsi="Times New Roman" w:cs="Times New Roman"/>
        </w:rPr>
        <w:t xml:space="preserve">selected only non-ground returns with heights above </w:t>
      </w:r>
      <w:r>
        <w:rPr>
          <w:rFonts w:ascii="Times New Roman" w:hAnsi="Times New Roman" w:cs="Times New Roman"/>
        </w:rPr>
        <w:t xml:space="preserve">ground </w:t>
      </w:r>
      <w:r w:rsidR="005B617F">
        <w:rPr>
          <w:rFonts w:ascii="Times New Roman" w:hAnsi="Times New Roman" w:cs="Times New Roman"/>
        </w:rPr>
        <w:t xml:space="preserve">between 2 and the previously determined global maximum of </w:t>
      </w:r>
      <w:r w:rsidR="005B617F" w:rsidRPr="005B617F">
        <w:rPr>
          <w:rFonts w:ascii="Times New Roman" w:hAnsi="Times New Roman" w:cs="Times New Roman"/>
          <w:b/>
          <w:bCs/>
          <w:highlight w:val="cyan"/>
          <w:u w:val="single"/>
        </w:rPr>
        <w:t>(global maximum)</w:t>
      </w:r>
      <w:r>
        <w:rPr>
          <w:rFonts w:ascii="Times New Roman" w:hAnsi="Times New Roman" w:cs="Times New Roman"/>
        </w:rPr>
        <w:t xml:space="preserve"> meters.</w:t>
      </w:r>
      <w:r w:rsidR="005B617F">
        <w:rPr>
          <w:rFonts w:ascii="Times New Roman" w:hAnsi="Times New Roman" w:cs="Times New Roman"/>
        </w:rPr>
        <w:t xml:space="preserve"> These were deemed as </w:t>
      </w:r>
      <w:r w:rsidR="005B617F">
        <w:rPr>
          <w:rFonts w:ascii="Times New Roman" w:hAnsi="Times New Roman" w:cs="Times New Roman"/>
          <w:i/>
          <w:iCs/>
        </w:rPr>
        <w:t>vegetation</w:t>
      </w:r>
      <w:r w:rsidR="005B617F">
        <w:rPr>
          <w:rFonts w:ascii="Times New Roman" w:hAnsi="Times New Roman" w:cs="Times New Roman"/>
        </w:rPr>
        <w:t xml:space="preserve"> returns, from which the following metrics were calculated for the return heights: mean, median, </w:t>
      </w:r>
      <w:r w:rsidR="00041D59">
        <w:rPr>
          <w:rFonts w:ascii="Times New Roman" w:hAnsi="Times New Roman" w:cs="Times New Roman"/>
        </w:rPr>
        <w:t xml:space="preserve">minimum, maximum, </w:t>
      </w:r>
      <w:r w:rsidR="005B617F">
        <w:rPr>
          <w:rFonts w:ascii="Times New Roman" w:hAnsi="Times New Roman" w:cs="Times New Roman"/>
        </w:rPr>
        <w:t>and the 90</w:t>
      </w:r>
      <w:r w:rsidR="005B617F" w:rsidRPr="005B617F">
        <w:rPr>
          <w:rFonts w:ascii="Times New Roman" w:hAnsi="Times New Roman" w:cs="Times New Roman"/>
          <w:vertAlign w:val="superscript"/>
        </w:rPr>
        <w:t>th</w:t>
      </w:r>
      <w:r w:rsidR="005B617F">
        <w:rPr>
          <w:rFonts w:ascii="Times New Roman" w:hAnsi="Times New Roman" w:cs="Times New Roman"/>
        </w:rPr>
        <w:t>, 95</w:t>
      </w:r>
      <w:r w:rsidR="005B617F" w:rsidRPr="005B617F">
        <w:rPr>
          <w:rFonts w:ascii="Times New Roman" w:hAnsi="Times New Roman" w:cs="Times New Roman"/>
          <w:vertAlign w:val="superscript"/>
        </w:rPr>
        <w:t>th</w:t>
      </w:r>
      <w:r w:rsidR="005B617F">
        <w:rPr>
          <w:rFonts w:ascii="Times New Roman" w:hAnsi="Times New Roman" w:cs="Times New Roman"/>
        </w:rPr>
        <w:t>, 98</w:t>
      </w:r>
      <w:r w:rsidR="005B617F" w:rsidRPr="005B617F">
        <w:rPr>
          <w:rFonts w:ascii="Times New Roman" w:hAnsi="Times New Roman" w:cs="Times New Roman"/>
          <w:vertAlign w:val="superscript"/>
        </w:rPr>
        <w:t>th</w:t>
      </w:r>
      <w:r w:rsidR="005B617F">
        <w:rPr>
          <w:rFonts w:ascii="Times New Roman" w:hAnsi="Times New Roman" w:cs="Times New Roman"/>
        </w:rPr>
        <w:t>, and 99</w:t>
      </w:r>
      <w:r w:rsidR="005B617F" w:rsidRPr="005B617F">
        <w:rPr>
          <w:rFonts w:ascii="Times New Roman" w:hAnsi="Times New Roman" w:cs="Times New Roman"/>
          <w:vertAlign w:val="superscript"/>
        </w:rPr>
        <w:t>th</w:t>
      </w:r>
      <w:r w:rsidR="005B617F">
        <w:rPr>
          <w:rFonts w:ascii="Times New Roman" w:hAnsi="Times New Roman" w:cs="Times New Roman"/>
        </w:rPr>
        <w:t xml:space="preserve"> percentiles. The ratio of vegetation returns to total returns provided an approximation of vegetation density </w:t>
      </w:r>
      <w:r w:rsidR="00276796">
        <w:rPr>
          <w:rFonts w:ascii="Times New Roman" w:hAnsi="Times New Roman" w:cs="Times New Roman"/>
        </w:rPr>
        <w:fldChar w:fldCharType="begin"/>
      </w:r>
      <w:r w:rsidR="00276796">
        <w:rPr>
          <w:rFonts w:ascii="Times New Roman" w:hAnsi="Times New Roman" w:cs="Times New Roman"/>
        </w:rPr>
        <w:instrText xml:space="preserve"> ADDIN ZOTERO_ITEM CSL_CITATION {"citationID":"HHsgPBaI","properties":{"formattedCitation":"(Neuenschwander et al., 2020)","plainCitation":"(Neuenschwander et al., 2020)","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276796">
        <w:rPr>
          <w:rFonts w:ascii="Times New Roman" w:hAnsi="Times New Roman" w:cs="Times New Roman"/>
        </w:rPr>
        <w:fldChar w:fldCharType="separate"/>
      </w:r>
      <w:r w:rsidR="00276796" w:rsidRPr="00276796">
        <w:rPr>
          <w:rFonts w:ascii="Times New Roman" w:hAnsi="Times New Roman" w:cs="Times New Roman"/>
        </w:rPr>
        <w:t>(Neuenschwander et al., 2020)</w:t>
      </w:r>
      <w:r w:rsidR="00276796">
        <w:rPr>
          <w:rFonts w:ascii="Times New Roman" w:hAnsi="Times New Roman" w:cs="Times New Roman"/>
        </w:rPr>
        <w:fldChar w:fldCharType="end"/>
      </w:r>
      <w:r w:rsidR="00276796">
        <w:rPr>
          <w:rFonts w:ascii="Times New Roman" w:hAnsi="Times New Roman" w:cs="Times New Roman"/>
        </w:rPr>
        <w:t>. This DataFrame of ALS metrics was joined to the corresponding ATL08 segment using a unique identifier. However, due to the overlapping collection scheme of 3DEP projects</w:t>
      </w:r>
      <w:r>
        <w:rPr>
          <w:rFonts w:ascii="Times New Roman" w:hAnsi="Times New Roman" w:cs="Times New Roman"/>
        </w:rPr>
        <w:t xml:space="preserve"> some </w:t>
      </w:r>
      <w:r w:rsidR="00276796">
        <w:rPr>
          <w:rFonts w:ascii="Times New Roman" w:hAnsi="Times New Roman" w:cs="Times New Roman"/>
        </w:rPr>
        <w:t xml:space="preserve">ATL08 segments intersected with multiple ALS datasets, resulting in duplicate segments with vegetation metrics calculated for </w:t>
      </w:r>
      <w:r>
        <w:rPr>
          <w:rFonts w:ascii="Times New Roman" w:hAnsi="Times New Roman" w:cs="Times New Roman"/>
        </w:rPr>
        <w:t xml:space="preserve">more than one ALS project </w:t>
      </w:r>
      <w:r w:rsidRPr="00AB4B9B">
        <w:rPr>
          <w:rFonts w:ascii="Times New Roman" w:hAnsi="Times New Roman" w:cs="Times New Roman"/>
          <w:highlight w:val="cyan"/>
        </w:rPr>
        <w:t>(Figure)</w:t>
      </w:r>
    </w:p>
    <w:p w14:paraId="1F8514F3" w14:textId="0FBAA536" w:rsidR="00AB4B9B" w:rsidRDefault="00AB4B9B" w:rsidP="00595E0E">
      <w:pPr>
        <w:spacing w:line="360" w:lineRule="auto"/>
        <w:rPr>
          <w:rFonts w:ascii="Times New Roman" w:hAnsi="Times New Roman" w:cs="Times New Roman"/>
          <w:b/>
          <w:bCs/>
          <w:color w:val="000000" w:themeColor="text1"/>
          <w:u w:val="single"/>
        </w:rPr>
      </w:pPr>
      <w:r w:rsidRPr="005F14E3">
        <w:rPr>
          <w:rFonts w:ascii="Times New Roman" w:hAnsi="Times New Roman" w:cs="Times New Roman"/>
          <w:b/>
          <w:bCs/>
          <w:color w:val="000000" w:themeColor="text1"/>
          <w:highlight w:val="cyan"/>
          <w:u w:val="single"/>
        </w:rPr>
        <w:t>Figure 5 of ALS overlap</w:t>
      </w:r>
    </w:p>
    <w:p w14:paraId="4C4E1108" w14:textId="77777777" w:rsidR="00AB4B9B" w:rsidRDefault="00AB4B9B" w:rsidP="00595E0E">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 xml:space="preserve">In the instance of duplicate segments, only the segment associated with the ALS project providing the highest number of vegetation returns was retained. </w:t>
      </w:r>
    </w:p>
    <w:p w14:paraId="65B5A92D" w14:textId="1F2DBC34" w:rsidR="00AB4B9B" w:rsidRPr="00CF07BD" w:rsidRDefault="00AB4B9B" w:rsidP="00595E0E">
      <w:pPr>
        <w:spacing w:line="360" w:lineRule="auto"/>
      </w:pPr>
      <w:r>
        <w:rPr>
          <w:rFonts w:ascii="Times New Roman" w:hAnsi="Times New Roman" w:cs="Times New Roman"/>
          <w:color w:val="000000" w:themeColor="text1"/>
        </w:rPr>
        <w:tab/>
        <w:t xml:space="preserve">Moreover, the 3DEP project boundaries are generalized. </w:t>
      </w:r>
      <w:r w:rsidR="00CF07BD">
        <w:rPr>
          <w:rFonts w:ascii="Times New Roman" w:hAnsi="Times New Roman" w:cs="Times New Roman"/>
          <w:color w:val="000000" w:themeColor="text1"/>
        </w:rPr>
        <w:t xml:space="preserve">Cropping </w:t>
      </w:r>
      <w:r>
        <w:rPr>
          <w:rFonts w:ascii="Times New Roman" w:hAnsi="Times New Roman" w:cs="Times New Roman"/>
          <w:color w:val="000000" w:themeColor="text1"/>
        </w:rPr>
        <w:t xml:space="preserve">ATL08 segments to the </w:t>
      </w:r>
      <w:r w:rsidR="00041D59">
        <w:rPr>
          <w:rFonts w:ascii="Times New Roman" w:hAnsi="Times New Roman" w:cs="Times New Roman"/>
          <w:color w:val="000000" w:themeColor="text1"/>
        </w:rPr>
        <w:t>3DEP Hurricane Florence projects</w:t>
      </w:r>
      <w:r w:rsidR="00CF07BD">
        <w:rPr>
          <w:rFonts w:ascii="Times New Roman" w:hAnsi="Times New Roman" w:cs="Times New Roman"/>
          <w:color w:val="000000" w:themeColor="text1"/>
        </w:rPr>
        <w:t xml:space="preserve"> (the study area) </w:t>
      </w:r>
      <w:r w:rsidR="00021CDE">
        <w:rPr>
          <w:rFonts w:ascii="Times New Roman" w:hAnsi="Times New Roman" w:cs="Times New Roman"/>
          <w:color w:val="000000" w:themeColor="text1"/>
        </w:rPr>
        <w:t xml:space="preserve">yielded some ATL08 segments with no ALS returns within their bounds. These were also removed from analyses, resulting in a final </w:t>
      </w:r>
      <w:r w:rsidR="00FB1344" w:rsidRPr="00FB1344">
        <w:rPr>
          <w:rFonts w:ascii="Times New Roman" w:hAnsi="Times New Roman" w:cs="Times New Roman"/>
          <w:b/>
          <w:bCs/>
          <w:color w:val="000000" w:themeColor="text1"/>
          <w:highlight w:val="cyan"/>
          <w:u w:val="single"/>
        </w:rPr>
        <w:t>(working set</w:t>
      </w:r>
      <w:r w:rsidR="00FB1344" w:rsidRPr="00FB1344">
        <w:rPr>
          <w:rFonts w:ascii="Times New Roman" w:hAnsi="Times New Roman" w:cs="Times New Roman"/>
          <w:b/>
          <w:bCs/>
          <w:i/>
          <w:iCs/>
          <w:color w:val="000000" w:themeColor="text1"/>
          <w:highlight w:val="cyan"/>
        </w:rPr>
        <w:t>)</w:t>
      </w:r>
      <w:r w:rsidR="00FB1344">
        <w:rPr>
          <w:rFonts w:ascii="Times New Roman" w:hAnsi="Times New Roman" w:cs="Times New Roman"/>
          <w:color w:val="000000" w:themeColor="text1"/>
        </w:rPr>
        <w:t xml:space="preserve"> of ATL08 segments. In summary, </w:t>
      </w:r>
      <w:r w:rsidR="00CF07BD">
        <w:rPr>
          <w:rFonts w:ascii="Times New Roman" w:hAnsi="Times New Roman" w:cs="Times New Roman"/>
          <w:color w:val="000000" w:themeColor="text1"/>
        </w:rPr>
        <w:t xml:space="preserve">the working set contains 6 years (2019 - 2024) of ICESat-2 ATL08 segments for which vegetation height metrics were also calculated from 2020 airborne laser scanning within each segment’s geometry.  </w:t>
      </w:r>
    </w:p>
    <w:p w14:paraId="10F1C3C6" w14:textId="09A94CF4" w:rsidR="00BC6428" w:rsidRDefault="00BC6428" w:rsidP="00BC6428">
      <w:pPr>
        <w:pStyle w:val="ListParagraph"/>
        <w:numPr>
          <w:ilvl w:val="2"/>
          <w:numId w:val="1"/>
        </w:numPr>
        <w:spacing w:line="360" w:lineRule="auto"/>
        <w:rPr>
          <w:rFonts w:ascii="Times New Roman" w:hAnsi="Times New Roman" w:cs="Times New Roman"/>
          <w:b/>
          <w:bCs/>
        </w:rPr>
      </w:pPr>
      <w:r w:rsidRPr="00BC6428">
        <w:rPr>
          <w:rFonts w:ascii="Times New Roman" w:hAnsi="Times New Roman" w:cs="Times New Roman"/>
          <w:b/>
          <w:bCs/>
        </w:rPr>
        <w:t>Retrieving Study Area FIA Data</w:t>
      </w:r>
    </w:p>
    <w:p w14:paraId="2F17802C" w14:textId="7811599B" w:rsidR="00D15D9E" w:rsidRDefault="00D15D9E" w:rsidP="00D15D9E">
      <w:pPr>
        <w:spacing w:line="360" w:lineRule="auto"/>
        <w:rPr>
          <w:rFonts w:ascii="Times New Roman" w:hAnsi="Times New Roman" w:cs="Times New Roman"/>
        </w:rPr>
      </w:pPr>
      <w:r>
        <w:rPr>
          <w:rFonts w:ascii="Times New Roman" w:hAnsi="Times New Roman" w:cs="Times New Roman"/>
        </w:rPr>
        <w:t xml:space="preserve">A copy of the North Carolina Forest Inventory &amp; Analysis database (FIADB) was created in PostgreSQL using a custom repository that provides scripts for manipulating FIA data in a local environment </w:t>
      </w:r>
      <w:r>
        <w:rPr>
          <w:rFonts w:ascii="Times New Roman" w:hAnsi="Times New Roman" w:cs="Times New Roman"/>
        </w:rPr>
        <w:fldChar w:fldCharType="begin"/>
      </w:r>
      <w:r>
        <w:rPr>
          <w:rFonts w:ascii="Times New Roman" w:hAnsi="Times New Roman" w:cs="Times New Roman"/>
        </w:rPr>
        <w:instrText xml:space="preserve"> ADDIN ZOTERO_ITEM CSL_CITATION {"citationID":"bIyQgY1v","properties":{"formattedCitation":"(Radtke, 2025)","plainCitation":"(Radtke, 2025)","noteIndex":0},"citationItems":[{"id":415,"uris":["http://zotero.org/users/16907877/items/QHBHSIWS"],"itemData":{"id":415,"type":"software","genre":"R","license":"GPL-3.0","title":"FIADB_Direct","URL":"https://github.com/radt0005/FIADB_Direct","author":[{"family":"Radtke","given":"Phil"}],"issued":{"date-parts":[["2025",5,13]]},"citation-key":"radtkeFIADB_Direct2025"}}],"schema":"https://github.com/citation-style-language/schema/raw/master/csl-citation.json"} </w:instrText>
      </w:r>
      <w:r>
        <w:rPr>
          <w:rFonts w:ascii="Times New Roman" w:hAnsi="Times New Roman" w:cs="Times New Roman"/>
        </w:rPr>
        <w:fldChar w:fldCharType="separate"/>
      </w:r>
      <w:r w:rsidRPr="00D15D9E">
        <w:rPr>
          <w:rFonts w:ascii="Times New Roman" w:hAnsi="Times New Roman" w:cs="Times New Roman"/>
        </w:rPr>
        <w:t>(Radtke, 2025)</w:t>
      </w:r>
      <w:r>
        <w:rPr>
          <w:rFonts w:ascii="Times New Roman" w:hAnsi="Times New Roman" w:cs="Times New Roman"/>
        </w:rPr>
        <w:fldChar w:fldCharType="end"/>
      </w:r>
      <w:r>
        <w:rPr>
          <w:rFonts w:ascii="Times New Roman" w:hAnsi="Times New Roman" w:cs="Times New Roman"/>
        </w:rPr>
        <w:t xml:space="preserve">. North Carolina FIA remeasurement plots were accessed using a custom R script </w:t>
      </w:r>
      <w:r w:rsidRPr="00D15D9E">
        <w:rPr>
          <w:rFonts w:ascii="Times New Roman" w:hAnsi="Times New Roman" w:cs="Times New Roman"/>
          <w:b/>
          <w:bCs/>
          <w:highlight w:val="cyan"/>
          <w:u w:val="single"/>
        </w:rPr>
        <w:t>(see code appendix)</w:t>
      </w:r>
      <w:r>
        <w:rPr>
          <w:rFonts w:ascii="Times New Roman" w:hAnsi="Times New Roman" w:cs="Times New Roman"/>
          <w:b/>
          <w:bCs/>
          <w:u w:val="single"/>
        </w:rPr>
        <w:t>.</w:t>
      </w:r>
      <w:r>
        <w:rPr>
          <w:rFonts w:ascii="Times New Roman" w:hAnsi="Times New Roman" w:cs="Times New Roman"/>
          <w:b/>
          <w:bCs/>
        </w:rPr>
        <w:t xml:space="preserve"> </w:t>
      </w:r>
      <w:r>
        <w:rPr>
          <w:rFonts w:ascii="Times New Roman" w:hAnsi="Times New Roman" w:cs="Times New Roman"/>
        </w:rPr>
        <w:t xml:space="preserve">This script </w:t>
      </w:r>
      <w:r w:rsidR="005F14E3">
        <w:rPr>
          <w:rFonts w:ascii="Times New Roman" w:hAnsi="Times New Roman" w:cs="Times New Roman"/>
        </w:rPr>
        <w:t xml:space="preserve">selected only remeasurement plots in the FIA evaluation group 372023, corresponding to plots in North Carolina (state code 37) remeasured </w:t>
      </w:r>
      <w:r w:rsidR="005F14E3">
        <w:rPr>
          <w:rFonts w:ascii="Times New Roman" w:hAnsi="Times New Roman" w:cs="Times New Roman"/>
        </w:rPr>
        <w:lastRenderedPageBreak/>
        <w:t xml:space="preserve">during 2023. These plots were further subset to select only those from the 40 counties within the study area using county code attributes </w:t>
      </w:r>
      <w:r w:rsidR="005F14E3" w:rsidRPr="005F14E3">
        <w:rPr>
          <w:rFonts w:ascii="Times New Roman" w:hAnsi="Times New Roman" w:cs="Times New Roman"/>
          <w:b/>
          <w:bCs/>
          <w:highlight w:val="cyan"/>
          <w:u w:val="single"/>
        </w:rPr>
        <w:t>(see figure)</w:t>
      </w:r>
      <w:r w:rsidR="005F14E3" w:rsidRPr="005F14E3">
        <w:rPr>
          <w:rFonts w:ascii="Times New Roman" w:hAnsi="Times New Roman" w:cs="Times New Roman"/>
          <w:highlight w:val="cyan"/>
        </w:rPr>
        <w:t>.</w:t>
      </w:r>
      <w:r w:rsidR="005F14E3">
        <w:rPr>
          <w:rFonts w:ascii="Times New Roman" w:hAnsi="Times New Roman" w:cs="Times New Roman"/>
        </w:rPr>
        <w:t xml:space="preserve"> </w:t>
      </w:r>
    </w:p>
    <w:p w14:paraId="2D3A7128" w14:textId="5A4E8CCE" w:rsidR="005F14E3" w:rsidRDefault="005F14E3" w:rsidP="005F14E3">
      <w:pPr>
        <w:spacing w:line="360" w:lineRule="auto"/>
        <w:rPr>
          <w:rFonts w:ascii="Times New Roman" w:hAnsi="Times New Roman" w:cs="Times New Roman"/>
          <w:b/>
          <w:bCs/>
          <w:color w:val="000000" w:themeColor="text1"/>
          <w:u w:val="single"/>
        </w:rPr>
      </w:pPr>
      <w:r w:rsidRPr="00CD5EF3">
        <w:rPr>
          <w:rFonts w:ascii="Times New Roman" w:hAnsi="Times New Roman" w:cs="Times New Roman"/>
          <w:b/>
          <w:bCs/>
          <w:color w:val="000000" w:themeColor="text1"/>
          <w:highlight w:val="cyan"/>
          <w:u w:val="single"/>
        </w:rPr>
        <w:t xml:space="preserve">Figure </w:t>
      </w:r>
      <w:r w:rsidRPr="005F14E3">
        <w:rPr>
          <w:rFonts w:ascii="Times New Roman" w:hAnsi="Times New Roman" w:cs="Times New Roman"/>
          <w:b/>
          <w:bCs/>
          <w:color w:val="000000" w:themeColor="text1"/>
          <w:highlight w:val="cyan"/>
          <w:u w:val="single"/>
        </w:rPr>
        <w:t>6 of study area counties</w:t>
      </w:r>
    </w:p>
    <w:p w14:paraId="47F8A2AC" w14:textId="5B1A49FF" w:rsidR="005F14E3" w:rsidRDefault="005F14E3" w:rsidP="00D15D9E">
      <w:pPr>
        <w:spacing w:line="360" w:lineRule="auto"/>
        <w:rPr>
          <w:rFonts w:ascii="Times New Roman" w:hAnsi="Times New Roman" w:cs="Times New Roman"/>
        </w:rPr>
      </w:pPr>
      <w:r>
        <w:rPr>
          <w:rFonts w:ascii="Times New Roman" w:hAnsi="Times New Roman" w:cs="Times New Roman"/>
        </w:rPr>
        <w:tab/>
        <w:t xml:space="preserve">Unique plot sequence numbers were extracted from FIA plots within the study area counties. For these sequence numbers, the plot, condition, and tree tables were extracted from the North Carolina FIADB. These tables were joined into an R dataframe to provide </w:t>
      </w:r>
      <w:r>
        <w:rPr>
          <w:rFonts w:ascii="Times New Roman" w:hAnsi="Times New Roman" w:cs="Times New Roman"/>
          <w:i/>
          <w:iCs/>
        </w:rPr>
        <w:t xml:space="preserve">current </w:t>
      </w:r>
      <w:r>
        <w:rPr>
          <w:rFonts w:ascii="Times New Roman" w:hAnsi="Times New Roman" w:cs="Times New Roman"/>
        </w:rPr>
        <w:t xml:space="preserve">measurements. </w:t>
      </w:r>
    </w:p>
    <w:p w14:paraId="49556D97" w14:textId="45D29E91" w:rsidR="005F14E3" w:rsidRDefault="005F14E3" w:rsidP="00D15D9E">
      <w:pPr>
        <w:spacing w:line="360" w:lineRule="auto"/>
        <w:rPr>
          <w:rFonts w:ascii="Times New Roman" w:hAnsi="Times New Roman" w:cs="Times New Roman"/>
        </w:rPr>
      </w:pPr>
      <w:r>
        <w:rPr>
          <w:rFonts w:ascii="Times New Roman" w:hAnsi="Times New Roman" w:cs="Times New Roman"/>
        </w:rPr>
        <w:tab/>
        <w:t xml:space="preserve">The current record of a remeasurement plot was matched to the record of the previous inventory using the previous plot sequence number. For these previous sequence numbers, the sample plot, condition, and tree data records were gathered from the FIADB. These tables were joined into an R dataframe to provide </w:t>
      </w:r>
      <w:r>
        <w:rPr>
          <w:rFonts w:ascii="Times New Roman" w:hAnsi="Times New Roman" w:cs="Times New Roman"/>
          <w:i/>
          <w:iCs/>
        </w:rPr>
        <w:t xml:space="preserve">historical </w:t>
      </w:r>
      <w:r>
        <w:rPr>
          <w:rFonts w:ascii="Times New Roman" w:hAnsi="Times New Roman" w:cs="Times New Roman"/>
        </w:rPr>
        <w:t xml:space="preserve">measurements. </w:t>
      </w:r>
    </w:p>
    <w:p w14:paraId="6F2E4D72" w14:textId="07AF767B" w:rsidR="005F14E3" w:rsidRPr="005F14E3" w:rsidRDefault="005F14E3" w:rsidP="00D15D9E">
      <w:pPr>
        <w:spacing w:line="360" w:lineRule="auto"/>
        <w:rPr>
          <w:rFonts w:ascii="Times New Roman" w:hAnsi="Times New Roman" w:cs="Times New Roman"/>
        </w:rPr>
      </w:pPr>
      <w:r>
        <w:rPr>
          <w:rFonts w:ascii="Times New Roman" w:hAnsi="Times New Roman" w:cs="Times New Roman"/>
        </w:rPr>
        <w:tab/>
        <w:t>Current and historical measurements were joined by matching state, survey unit, county, plot, subplot, and species-specific individual tree records. This provided a single R dataframe of individual tree growth data on FIA remeasurement plots to establish refere</w:t>
      </w:r>
      <w:r w:rsidR="0082005C">
        <w:rPr>
          <w:rFonts w:ascii="Times New Roman" w:hAnsi="Times New Roman" w:cs="Times New Roman"/>
        </w:rPr>
        <w:t xml:space="preserve">nce tree height growth. </w:t>
      </w:r>
    </w:p>
    <w:p w14:paraId="1FC799DB" w14:textId="5E034136" w:rsidR="00C50D20" w:rsidRDefault="006E25B9" w:rsidP="00C50D20">
      <w:pPr>
        <w:pStyle w:val="ListParagraph"/>
        <w:numPr>
          <w:ilvl w:val="1"/>
          <w:numId w:val="1"/>
        </w:numPr>
        <w:spacing w:line="360" w:lineRule="auto"/>
        <w:rPr>
          <w:rFonts w:ascii="Times New Roman" w:hAnsi="Times New Roman" w:cs="Times New Roman"/>
          <w:b/>
          <w:bCs/>
        </w:rPr>
      </w:pPr>
      <w:r w:rsidRPr="00A523EC">
        <w:rPr>
          <w:rFonts w:ascii="Times New Roman" w:hAnsi="Times New Roman" w:cs="Times New Roman"/>
          <w:b/>
          <w:bCs/>
        </w:rPr>
        <w:t>Data Analysi</w:t>
      </w:r>
      <w:r w:rsidR="00C50D20">
        <w:rPr>
          <w:rFonts w:ascii="Times New Roman" w:hAnsi="Times New Roman" w:cs="Times New Roman"/>
          <w:b/>
          <w:bCs/>
        </w:rPr>
        <w:t>s</w:t>
      </w:r>
    </w:p>
    <w:p w14:paraId="77A11429" w14:textId="56D93014" w:rsidR="00C50D20" w:rsidRPr="00817346" w:rsidRDefault="00C50D20" w:rsidP="00C50D20">
      <w:pPr>
        <w:spacing w:line="360" w:lineRule="auto"/>
        <w:rPr>
          <w:rFonts w:ascii="Times New Roman" w:hAnsi="Times New Roman" w:cs="Times New Roman"/>
        </w:rPr>
      </w:pPr>
      <w:r w:rsidRPr="00C50D20">
        <w:rPr>
          <w:rFonts w:ascii="Times New Roman" w:hAnsi="Times New Roman" w:cs="Times New Roman"/>
        </w:rPr>
        <w:t>We provide further information about the statistical approaches used in this research in Appendix A.</w:t>
      </w:r>
      <w:r w:rsidR="00817346">
        <w:rPr>
          <w:rFonts w:ascii="Times New Roman" w:hAnsi="Times New Roman" w:cs="Times New Roman"/>
        </w:rPr>
        <w:t xml:space="preserve"> Unless otherwise stated, all statistical tests used a significance (alpha) level of 0.05. Analyses were conducted in R version </w:t>
      </w:r>
      <w:r w:rsidR="00817346" w:rsidRPr="00817346">
        <w:rPr>
          <w:rFonts w:ascii="Times New Roman" w:hAnsi="Times New Roman" w:cs="Times New Roman"/>
          <w:b/>
          <w:bCs/>
          <w:highlight w:val="cyan"/>
          <w:u w:val="single"/>
        </w:rPr>
        <w:t>_version_(citation)_</w:t>
      </w:r>
      <w:r w:rsidR="00817346">
        <w:rPr>
          <w:rFonts w:ascii="Times New Roman" w:hAnsi="Times New Roman" w:cs="Times New Roman"/>
          <w:b/>
          <w:bCs/>
          <w:u w:val="single"/>
        </w:rPr>
        <w:t xml:space="preserve">. </w:t>
      </w:r>
      <w:r w:rsidR="00817346">
        <w:rPr>
          <w:rFonts w:ascii="Times New Roman" w:hAnsi="Times New Roman" w:cs="Times New Roman"/>
        </w:rPr>
        <w:t>pvomervev</w:t>
      </w:r>
    </w:p>
    <w:p w14:paraId="32DC598F" w14:textId="67551020" w:rsidR="006E25B9" w:rsidRDefault="006E25B9" w:rsidP="009E76D8">
      <w:pPr>
        <w:pStyle w:val="ListParagraph"/>
        <w:numPr>
          <w:ilvl w:val="2"/>
          <w:numId w:val="1"/>
        </w:numPr>
        <w:spacing w:line="360" w:lineRule="auto"/>
        <w:rPr>
          <w:rFonts w:ascii="Times New Roman" w:hAnsi="Times New Roman" w:cs="Times New Roman"/>
          <w:b/>
          <w:bCs/>
        </w:rPr>
      </w:pPr>
      <w:r w:rsidRPr="006E25B9">
        <w:rPr>
          <w:rFonts w:ascii="Times New Roman" w:hAnsi="Times New Roman" w:cs="Times New Roman"/>
          <w:b/>
          <w:bCs/>
        </w:rPr>
        <w:t>Validating ATL08 Canopy Heights w</w:t>
      </w:r>
      <w:r>
        <w:rPr>
          <w:rFonts w:ascii="Times New Roman" w:hAnsi="Times New Roman" w:cs="Times New Roman"/>
          <w:b/>
          <w:bCs/>
        </w:rPr>
        <w:t>ith ALS</w:t>
      </w:r>
    </w:p>
    <w:p w14:paraId="0916A35B" w14:textId="420D9993" w:rsidR="00C50D20" w:rsidRDefault="00BF3CCA" w:rsidP="00C50D20">
      <w:pPr>
        <w:spacing w:line="360" w:lineRule="auto"/>
        <w:rPr>
          <w:rFonts w:ascii="Times New Roman" w:hAnsi="Times New Roman" w:cs="Times New Roman"/>
        </w:rPr>
      </w:pPr>
      <w:r>
        <w:rPr>
          <w:rFonts w:ascii="Times New Roman" w:hAnsi="Times New Roman" w:cs="Times New Roman"/>
        </w:rPr>
        <w:tab/>
      </w:r>
      <w:r w:rsidR="00C50D20">
        <w:rPr>
          <w:rFonts w:ascii="Times New Roman" w:hAnsi="Times New Roman" w:cs="Times New Roman"/>
        </w:rPr>
        <w:t xml:space="preserve">Prior to identifying canopy height growth with ATL08 data, it is necessary to establish a strong relationship between ATL08 canopy heights and those from reference data at a single point in time. Doing so allows us to take the </w:t>
      </w:r>
      <w:r>
        <w:rPr>
          <w:rFonts w:ascii="Times New Roman" w:hAnsi="Times New Roman" w:cs="Times New Roman"/>
        </w:rPr>
        <w:t xml:space="preserve">reported ATL08 canopy heights at face value. To </w:t>
      </w:r>
      <w:r w:rsidR="00C50D20">
        <w:rPr>
          <w:rFonts w:ascii="Times New Roman" w:hAnsi="Times New Roman" w:cs="Times New Roman"/>
        </w:rPr>
        <w:t>do so, we</w:t>
      </w:r>
      <w:r>
        <w:rPr>
          <w:rFonts w:ascii="Times New Roman" w:hAnsi="Times New Roman" w:cs="Times New Roman"/>
        </w:rPr>
        <w:t xml:space="preserve"> use a linear regression to compare ATL08 canopy heigh estimations against ALS-derived canopy heights within the bounds of each ATL08 segment </w:t>
      </w:r>
      <w:r w:rsidRPr="00BF3CCA">
        <w:rPr>
          <w:rFonts w:ascii="Times New Roman" w:hAnsi="Times New Roman" w:cs="Times New Roman"/>
          <w:highlight w:val="cyan"/>
        </w:rPr>
        <w:t>(section 2.3.2)</w:t>
      </w:r>
      <w:r>
        <w:rPr>
          <w:rFonts w:ascii="Times New Roman" w:hAnsi="Times New Roman" w:cs="Times New Roman"/>
        </w:rPr>
        <w:t xml:space="preserve">. </w:t>
      </w:r>
    </w:p>
    <w:p w14:paraId="373C7667" w14:textId="2021F5B6" w:rsidR="00BF3CCA" w:rsidRDefault="00BF3CCA" w:rsidP="00C50D20">
      <w:pPr>
        <w:spacing w:line="360" w:lineRule="auto"/>
        <w:rPr>
          <w:rFonts w:ascii="Times New Roman" w:hAnsi="Times New Roman" w:cs="Times New Roman"/>
        </w:rPr>
      </w:pPr>
      <w:r>
        <w:rPr>
          <w:rFonts w:ascii="Times New Roman" w:hAnsi="Times New Roman" w:cs="Times New Roman"/>
        </w:rPr>
        <w:tab/>
        <w:t>To align with the timing of ALS data, ATL08 segments were restricted to only those acquired during the year of 2020, resulting i</w:t>
      </w:r>
      <w:r w:rsidR="00E36BE8">
        <w:rPr>
          <w:rFonts w:ascii="Times New Roman" w:hAnsi="Times New Roman" w:cs="Times New Roman"/>
        </w:rPr>
        <w:t xml:space="preserve">n </w:t>
      </w:r>
      <w:r w:rsidR="00E36BE8">
        <w:rPr>
          <w:rFonts w:ascii="Times New Roman" w:hAnsi="Times New Roman" w:cs="Times New Roman"/>
          <w:b/>
          <w:bCs/>
          <w:u w:val="single"/>
        </w:rPr>
        <w:t>(validation set)</w:t>
      </w:r>
      <w:r w:rsidR="00E36BE8">
        <w:rPr>
          <w:rFonts w:ascii="Times New Roman" w:hAnsi="Times New Roman" w:cs="Times New Roman"/>
        </w:rPr>
        <w:t xml:space="preserve"> </w:t>
      </w:r>
      <w:r>
        <w:rPr>
          <w:rFonts w:ascii="Times New Roman" w:hAnsi="Times New Roman" w:cs="Times New Roman"/>
        </w:rPr>
        <w:t xml:space="preserve">segments. </w:t>
      </w:r>
      <w:r w:rsidR="00E36BE8">
        <w:rPr>
          <w:rFonts w:ascii="Times New Roman" w:hAnsi="Times New Roman" w:cs="Times New Roman"/>
        </w:rPr>
        <w:t xml:space="preserve">Though the ALS data was collected in the winter months of late 2019 to early 2020, this was deemed to provide </w:t>
      </w:r>
      <w:r w:rsidR="00E36BE8">
        <w:rPr>
          <w:rFonts w:ascii="Times New Roman" w:hAnsi="Times New Roman" w:cs="Times New Roman"/>
        </w:rPr>
        <w:lastRenderedPageBreak/>
        <w:t xml:space="preserve">adequate temporal coincidence with ATL08 data. These segments serve as a </w:t>
      </w:r>
      <w:r w:rsidR="00E36BE8">
        <w:rPr>
          <w:rFonts w:ascii="Times New Roman" w:hAnsi="Times New Roman" w:cs="Times New Roman"/>
          <w:i/>
          <w:iCs/>
        </w:rPr>
        <w:t xml:space="preserve">validation </w:t>
      </w:r>
      <w:r w:rsidR="00E36BE8" w:rsidRPr="00E36BE8">
        <w:rPr>
          <w:rFonts w:ascii="Times New Roman" w:hAnsi="Times New Roman" w:cs="Times New Roman"/>
          <w:i/>
          <w:iCs/>
        </w:rPr>
        <w:t>set</w:t>
      </w:r>
      <w:r w:rsidR="00E36BE8">
        <w:rPr>
          <w:rFonts w:ascii="Times New Roman" w:hAnsi="Times New Roman" w:cs="Times New Roman"/>
        </w:rPr>
        <w:t xml:space="preserve"> to assess the accuracy of the ATL08 product in canopy height estimation. </w:t>
      </w:r>
    </w:p>
    <w:p w14:paraId="6EE2AD19" w14:textId="738793F4" w:rsidR="00E36BE8" w:rsidRPr="0029418A" w:rsidRDefault="00E36BE8" w:rsidP="00C50D20">
      <w:pPr>
        <w:spacing w:line="360" w:lineRule="auto"/>
        <w:rPr>
          <w:rFonts w:ascii="Times New Roman" w:hAnsi="Times New Roman" w:cs="Times New Roman"/>
        </w:rPr>
      </w:pPr>
      <w:r>
        <w:rPr>
          <w:rFonts w:ascii="Times New Roman" w:hAnsi="Times New Roman" w:cs="Times New Roman"/>
        </w:rPr>
        <w:tab/>
        <w:t xml:space="preserve">For the validation set, the correlation between ATL08 and ALS canopy height metrics was assessed with a Theil-Sen regression model from the </w:t>
      </w:r>
      <w:r>
        <w:rPr>
          <w:rFonts w:ascii="Times New Roman" w:hAnsi="Times New Roman" w:cs="Times New Roman"/>
          <w:i/>
          <w:iCs/>
        </w:rPr>
        <w:t xml:space="preserve">RobustLinearReg </w:t>
      </w:r>
      <w:r>
        <w:rPr>
          <w:rFonts w:ascii="Times New Roman" w:hAnsi="Times New Roman" w:cs="Times New Roman"/>
        </w:rPr>
        <w:t xml:space="preserve">package in R </w:t>
      </w:r>
      <w:r w:rsidR="0029418A">
        <w:rPr>
          <w:rFonts w:ascii="Times New Roman" w:hAnsi="Times New Roman" w:cs="Times New Roman"/>
        </w:rPr>
        <w:fldChar w:fldCharType="begin"/>
      </w:r>
      <w:r w:rsidR="0044291D">
        <w:rPr>
          <w:rFonts w:ascii="Times New Roman" w:hAnsi="Times New Roman" w:cs="Times New Roman"/>
        </w:rPr>
        <w:instrText xml:space="preserve"> ADDIN ZOTERO_ITEM CSL_CITATION {"citationID":"mqJ9WKUV","properties":{"formattedCitation":"(Hurtado, 2020)","plainCitation":"(Hurtado, 2020)","dontUpdate":true,"noteIndex":0},"citationItems":[{"id":464,"uris":["http://zotero.org/users/16907877/items/7UCEYKU8"],"itemData":{"id":464,"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 L."}],"accessed":{"date-parts":[["2025",7,31]]},"issued":{"date-parts":[["2020",6,12]]},"citation-key":"hurtadoRobustLinearRegRobustLinear2020a"}}],"schema":"https://github.com/citation-style-language/schema/raw/master/csl-citation.json"} </w:instrText>
      </w:r>
      <w:r w:rsidR="0029418A">
        <w:rPr>
          <w:rFonts w:ascii="Times New Roman" w:hAnsi="Times New Roman" w:cs="Times New Roman"/>
        </w:rPr>
        <w:fldChar w:fldCharType="separate"/>
      </w:r>
      <w:r w:rsidR="0029418A" w:rsidRPr="0029418A">
        <w:rPr>
          <w:rFonts w:ascii="Times New Roman" w:hAnsi="Times New Roman" w:cs="Times New Roman"/>
        </w:rPr>
        <w:t>(Hurtado, 2020</w:t>
      </w:r>
      <w:r w:rsidR="0029418A">
        <w:rPr>
          <w:rFonts w:ascii="Times New Roman" w:hAnsi="Times New Roman" w:cs="Times New Roman"/>
        </w:rPr>
        <w:t xml:space="preserve">; </w:t>
      </w:r>
      <w:r w:rsidR="0029418A" w:rsidRPr="0029418A">
        <w:rPr>
          <w:rFonts w:ascii="Times New Roman" w:hAnsi="Times New Roman" w:cs="Times New Roman"/>
          <w:highlight w:val="cyan"/>
        </w:rPr>
        <w:t>see appendix for code</w:t>
      </w:r>
      <w:r w:rsidR="0029418A" w:rsidRPr="0029418A">
        <w:rPr>
          <w:rFonts w:ascii="Times New Roman" w:hAnsi="Times New Roman" w:cs="Times New Roman"/>
        </w:rPr>
        <w:t>)</w:t>
      </w:r>
      <w:r w:rsidR="0029418A">
        <w:rPr>
          <w:rFonts w:ascii="Times New Roman" w:hAnsi="Times New Roman" w:cs="Times New Roman"/>
        </w:rPr>
        <w:fldChar w:fldCharType="end"/>
      </w:r>
      <w:r w:rsidR="0029418A">
        <w:rPr>
          <w:rFonts w:ascii="Times New Roman" w:hAnsi="Times New Roman" w:cs="Times New Roman"/>
        </w:rPr>
        <w:t>. We compared the 98</w:t>
      </w:r>
      <w:r w:rsidR="0029418A" w:rsidRPr="0029418A">
        <w:rPr>
          <w:rFonts w:ascii="Times New Roman" w:hAnsi="Times New Roman" w:cs="Times New Roman"/>
          <w:vertAlign w:val="superscript"/>
        </w:rPr>
        <w:t>th</w:t>
      </w:r>
      <w:r w:rsidR="0029418A">
        <w:rPr>
          <w:rFonts w:ascii="Times New Roman" w:hAnsi="Times New Roman" w:cs="Times New Roman"/>
        </w:rPr>
        <w:t xml:space="preserve"> percentile ATL08 canopy height variable (</w:t>
      </w:r>
      <w:r w:rsidR="0029418A">
        <w:rPr>
          <w:rFonts w:ascii="Times New Roman" w:hAnsi="Times New Roman" w:cs="Times New Roman"/>
          <w:i/>
          <w:iCs/>
        </w:rPr>
        <w:t>h_canopy</w:t>
      </w:r>
      <w:r w:rsidR="0029418A">
        <w:rPr>
          <w:rFonts w:ascii="Times New Roman" w:hAnsi="Times New Roman" w:cs="Times New Roman"/>
        </w:rPr>
        <w:t>)</w:t>
      </w:r>
      <w:r w:rsidR="0029418A">
        <w:rPr>
          <w:rFonts w:ascii="Times New Roman" w:hAnsi="Times New Roman" w:cs="Times New Roman"/>
          <w:i/>
          <w:iCs/>
        </w:rPr>
        <w:t xml:space="preserve"> </w:t>
      </w:r>
      <w:r w:rsidR="0029418A">
        <w:rPr>
          <w:rFonts w:ascii="Times New Roman" w:hAnsi="Times New Roman" w:cs="Times New Roman"/>
        </w:rPr>
        <w:t>to the 98</w:t>
      </w:r>
      <w:r w:rsidR="0029418A" w:rsidRPr="0029418A">
        <w:rPr>
          <w:rFonts w:ascii="Times New Roman" w:hAnsi="Times New Roman" w:cs="Times New Roman"/>
          <w:vertAlign w:val="superscript"/>
        </w:rPr>
        <w:t>th</w:t>
      </w:r>
      <w:r w:rsidR="0029418A">
        <w:rPr>
          <w:rFonts w:ascii="Times New Roman" w:hAnsi="Times New Roman" w:cs="Times New Roman"/>
        </w:rPr>
        <w:t xml:space="preserve"> percentile height of ALS vegetation returns.</w:t>
      </w:r>
      <w:r w:rsidR="0044291D">
        <w:rPr>
          <w:rFonts w:ascii="Times New Roman" w:hAnsi="Times New Roman" w:cs="Times New Roman"/>
        </w:rPr>
        <w:t xml:space="preserve"> From this regression, we report the R</w:t>
      </w:r>
      <w:r w:rsidR="0044291D">
        <w:rPr>
          <w:rFonts w:ascii="Times New Roman" w:hAnsi="Times New Roman" w:cs="Times New Roman"/>
          <w:vertAlign w:val="superscript"/>
        </w:rPr>
        <w:t>2</w:t>
      </w:r>
      <w:r w:rsidR="0044291D">
        <w:rPr>
          <w:rFonts w:ascii="Times New Roman" w:hAnsi="Times New Roman" w:cs="Times New Roman"/>
          <w:vertAlign w:val="subscript"/>
        </w:rPr>
        <w:t xml:space="preserve"> </w:t>
      </w:r>
      <w:r w:rsidR="0044291D">
        <w:rPr>
          <w:rFonts w:ascii="Times New Roman" w:hAnsi="Times New Roman" w:cs="Times New Roman"/>
        </w:rPr>
        <w:t xml:space="preserve">and RMSE. </w:t>
      </w:r>
    </w:p>
    <w:p w14:paraId="3A0F8E8A" w14:textId="2A56BEF9" w:rsidR="006E25B9" w:rsidRDefault="006E25B9"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Addressing Sampling Bias of ICESat-2 Data Collection</w:t>
      </w:r>
    </w:p>
    <w:p w14:paraId="4887CC44" w14:textId="5496D9DE" w:rsidR="0044291D" w:rsidRDefault="0044291D" w:rsidP="0044291D">
      <w:pPr>
        <w:spacing w:line="360" w:lineRule="auto"/>
        <w:rPr>
          <w:rFonts w:ascii="Times New Roman" w:hAnsi="Times New Roman" w:cs="Times New Roman"/>
          <w:b/>
          <w:bCs/>
          <w:u w:val="single"/>
        </w:rPr>
      </w:pPr>
      <w:r>
        <w:rPr>
          <w:rFonts w:ascii="Times New Roman" w:hAnsi="Times New Roman" w:cs="Times New Roman"/>
        </w:rPr>
        <w:tab/>
      </w:r>
      <w:r w:rsidRPr="0044291D">
        <w:rPr>
          <w:rFonts w:ascii="Times New Roman" w:hAnsi="Times New Roman" w:cs="Times New Roman"/>
        </w:rPr>
        <w:t>Using</w:t>
      </w:r>
      <w:r>
        <w:rPr>
          <w:rFonts w:ascii="Times New Roman" w:hAnsi="Times New Roman" w:cs="Times New Roman"/>
        </w:rPr>
        <w:t xml:space="preserve"> ICESat-2 or GEDI to track forest cover change over time is challenged by the transect sampling patterns of spaceborne LiDAR </w:t>
      </w:r>
      <w:r>
        <w:rPr>
          <w:rFonts w:ascii="Times New Roman" w:hAnsi="Times New Roman" w:cs="Times New Roman"/>
        </w:rPr>
        <w:fldChar w:fldCharType="begin"/>
      </w:r>
      <w:r>
        <w:rPr>
          <w:rFonts w:ascii="Times New Roman" w:hAnsi="Times New Roman" w:cs="Times New Roman"/>
        </w:rPr>
        <w:instrText xml:space="preserve"> ADDIN ZOTERO_ITEM CSL_CITATION {"citationID":"8xNgBdml","properties":{"formattedCitation":"(Mulverhill et al., 2022)","plainCitation":"(Mulverhill et al., 2022)","noteIndex":0},"citationItems":[{"id":115,"uris":["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Pr>
          <w:rFonts w:ascii="Times New Roman" w:hAnsi="Times New Roman" w:cs="Times New Roman"/>
        </w:rPr>
        <w:fldChar w:fldCharType="separate"/>
      </w:r>
      <w:r w:rsidRPr="0044291D">
        <w:rPr>
          <w:rFonts w:ascii="Times New Roman" w:hAnsi="Times New Roman" w:cs="Times New Roman"/>
        </w:rPr>
        <w:t>(Mulverhill et al., 2022)</w:t>
      </w:r>
      <w:r>
        <w:rPr>
          <w:rFonts w:ascii="Times New Roman" w:hAnsi="Times New Roman" w:cs="Times New Roman"/>
        </w:rPr>
        <w:fldChar w:fldCharType="end"/>
      </w:r>
      <w:r>
        <w:rPr>
          <w:rFonts w:ascii="Times New Roman" w:hAnsi="Times New Roman" w:cs="Times New Roman"/>
        </w:rPr>
        <w:t>. ICESat-2 intentionally employs off-nadir pointing at mid</w:t>
      </w:r>
      <w:r w:rsidR="006770FA">
        <w:rPr>
          <w:rFonts w:ascii="Times New Roman" w:hAnsi="Times New Roman" w:cs="Times New Roman"/>
        </w:rPr>
        <w:t>-</w:t>
      </w:r>
      <w:r>
        <w:rPr>
          <w:rFonts w:ascii="Times New Roman" w:hAnsi="Times New Roman" w:cs="Times New Roman"/>
        </w:rPr>
        <w:t xml:space="preserve">latitudes to fill gaps between </w:t>
      </w:r>
      <w:r w:rsidR="006770FA">
        <w:rPr>
          <w:rFonts w:ascii="Times New Roman" w:hAnsi="Times New Roman" w:cs="Times New Roman"/>
        </w:rPr>
        <w:t>reference ground tracks and obtain dense coverage of terrestrial vegetation</w:t>
      </w:r>
      <w:r w:rsidR="00423643">
        <w:rPr>
          <w:rFonts w:ascii="Times New Roman" w:hAnsi="Times New Roman" w:cs="Times New Roman"/>
        </w:rPr>
        <w:t xml:space="preserve">—ideal </w:t>
      </w:r>
      <w:r w:rsidR="006770FA">
        <w:rPr>
          <w:rFonts w:ascii="Times New Roman" w:hAnsi="Times New Roman" w:cs="Times New Roman"/>
        </w:rPr>
        <w:t xml:space="preserve">for characterizing the global carbon budget, but prohibitive to repeat measurement of individual forest stands </w:t>
      </w:r>
      <w:r w:rsidR="006770FA">
        <w:rPr>
          <w:rFonts w:ascii="Times New Roman" w:hAnsi="Times New Roman" w:cs="Times New Roman"/>
        </w:rPr>
        <w:fldChar w:fldCharType="begin"/>
      </w:r>
      <w:r w:rsidR="00423643">
        <w:rPr>
          <w:rFonts w:ascii="Times New Roman" w:hAnsi="Times New Roman" w:cs="Times New Roman"/>
        </w:rPr>
        <w:instrText xml:space="preserve"> ADDIN ZOTERO_ITEM CSL_CITATION {"citationID":"rLs7xMuX","properties":{"formattedCitation":"(Markus et al., 2017; Neuenschwander et al., 2023; Neumann et al., 2019)","plainCitation":"(Markus et al., 2017; Neuenschwander et al., 2023; Neumann et al., 2019)","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47,"uris":["http://zotero.org/users/16907877/items/J85F28Z2"],"itemData":{"id":347,"type":"article-journal","container-title":"Remote Sensing of Environ</w:instrText>
      </w:r>
      <w:r w:rsidR="00423643" w:rsidRPr="0071679E">
        <w:rPr>
          <w:rFonts w:ascii="Times New Roman" w:hAnsi="Times New Roman" w:cs="Times New Roman"/>
        </w:rPr>
        <w:instrText xml:space="preserve">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schema":"https://github.com/citation-style-language/schema/raw/master/csl-citation.json"} </w:instrText>
      </w:r>
      <w:r w:rsidR="006770FA">
        <w:rPr>
          <w:rFonts w:ascii="Times New Roman" w:hAnsi="Times New Roman" w:cs="Times New Roman"/>
        </w:rPr>
        <w:fldChar w:fldCharType="separate"/>
      </w:r>
      <w:r w:rsidR="00423643" w:rsidRPr="0071679E">
        <w:rPr>
          <w:rFonts w:ascii="Times New Roman" w:hAnsi="Times New Roman" w:cs="Times New Roman"/>
        </w:rPr>
        <w:t>(Markus et al., 2017; Neuenschwander et al., 2023; Neumann et al., 2019)</w:t>
      </w:r>
      <w:r w:rsidR="006770FA">
        <w:rPr>
          <w:rFonts w:ascii="Times New Roman" w:hAnsi="Times New Roman" w:cs="Times New Roman"/>
        </w:rPr>
        <w:fldChar w:fldCharType="end"/>
      </w:r>
      <w:r w:rsidR="00423643" w:rsidRPr="0071679E">
        <w:rPr>
          <w:rFonts w:ascii="Times New Roman" w:hAnsi="Times New Roman" w:cs="Times New Roman"/>
        </w:rPr>
        <w:t xml:space="preserve">. </w:t>
      </w:r>
      <w:r w:rsidR="00423643" w:rsidRPr="00423643">
        <w:rPr>
          <w:rFonts w:ascii="Times New Roman" w:hAnsi="Times New Roman" w:cs="Times New Roman"/>
        </w:rPr>
        <w:t>As such, each year of ATL08 segment data is a</w:t>
      </w:r>
      <w:r w:rsidR="00423643">
        <w:rPr>
          <w:rFonts w:ascii="Times New Roman" w:hAnsi="Times New Roman" w:cs="Times New Roman"/>
        </w:rPr>
        <w:t xml:space="preserve"> </w:t>
      </w:r>
      <w:r w:rsidR="00FF63E4">
        <w:rPr>
          <w:rFonts w:ascii="Times New Roman" w:hAnsi="Times New Roman" w:cs="Times New Roman"/>
        </w:rPr>
        <w:t>spatially distinct</w:t>
      </w:r>
      <w:r w:rsidR="00423643">
        <w:rPr>
          <w:rFonts w:ascii="Times New Roman" w:hAnsi="Times New Roman" w:cs="Times New Roman"/>
        </w:rPr>
        <w:t xml:space="preserve"> </w:t>
      </w:r>
      <w:r w:rsidR="00267F00">
        <w:rPr>
          <w:rFonts w:ascii="Times New Roman" w:hAnsi="Times New Roman" w:cs="Times New Roman"/>
        </w:rPr>
        <w:t>‘</w:t>
      </w:r>
      <w:r w:rsidR="00423643">
        <w:rPr>
          <w:rFonts w:ascii="Times New Roman" w:hAnsi="Times New Roman" w:cs="Times New Roman"/>
        </w:rPr>
        <w:t>sample</w:t>
      </w:r>
      <w:r w:rsidR="00267F00">
        <w:rPr>
          <w:rFonts w:ascii="Times New Roman" w:hAnsi="Times New Roman" w:cs="Times New Roman"/>
        </w:rPr>
        <w:t xml:space="preserve">’ </w:t>
      </w:r>
      <w:r w:rsidR="00423643">
        <w:rPr>
          <w:rFonts w:ascii="Times New Roman" w:hAnsi="Times New Roman" w:cs="Times New Roman"/>
        </w:rPr>
        <w:t xml:space="preserve">of the study area </w:t>
      </w:r>
      <w:r w:rsidR="00423643" w:rsidRPr="00423643">
        <w:rPr>
          <w:rFonts w:ascii="Times New Roman" w:hAnsi="Times New Roman" w:cs="Times New Roman"/>
          <w:b/>
          <w:bCs/>
          <w:highlight w:val="cyan"/>
          <w:u w:val="single"/>
        </w:rPr>
        <w:t>(Figure 7</w:t>
      </w:r>
      <w:r w:rsidR="00423643">
        <w:rPr>
          <w:rFonts w:ascii="Times New Roman" w:hAnsi="Times New Roman" w:cs="Times New Roman"/>
          <w:b/>
          <w:bCs/>
          <w:u w:val="single"/>
        </w:rPr>
        <w:t>)</w:t>
      </w:r>
    </w:p>
    <w:p w14:paraId="41BAC4B6" w14:textId="5E1C7669" w:rsidR="00423643" w:rsidRDefault="00423643" w:rsidP="00423643">
      <w:pPr>
        <w:spacing w:line="360" w:lineRule="auto"/>
        <w:rPr>
          <w:rFonts w:ascii="Times New Roman" w:hAnsi="Times New Roman" w:cs="Times New Roman"/>
          <w:b/>
          <w:bCs/>
          <w:color w:val="000000" w:themeColor="text1"/>
          <w:u w:val="single"/>
        </w:rPr>
      </w:pPr>
      <w:r w:rsidRPr="00CD5EF3">
        <w:rPr>
          <w:rFonts w:ascii="Times New Roman" w:hAnsi="Times New Roman" w:cs="Times New Roman"/>
          <w:b/>
          <w:bCs/>
          <w:color w:val="000000" w:themeColor="text1"/>
          <w:highlight w:val="cyan"/>
          <w:u w:val="single"/>
        </w:rPr>
        <w:t xml:space="preserve">Figure </w:t>
      </w:r>
      <w:r>
        <w:rPr>
          <w:rFonts w:ascii="Times New Roman" w:hAnsi="Times New Roman" w:cs="Times New Roman"/>
          <w:b/>
          <w:bCs/>
          <w:color w:val="000000" w:themeColor="text1"/>
          <w:highlight w:val="cyan"/>
          <w:u w:val="single"/>
        </w:rPr>
        <w:t>7</w:t>
      </w:r>
      <w:r w:rsidRPr="005F14E3">
        <w:rPr>
          <w:rFonts w:ascii="Times New Roman" w:hAnsi="Times New Roman" w:cs="Times New Roman"/>
          <w:b/>
          <w:bCs/>
          <w:color w:val="000000" w:themeColor="text1"/>
          <w:highlight w:val="cyan"/>
          <w:u w:val="single"/>
        </w:rPr>
        <w:t xml:space="preserve"> </w:t>
      </w:r>
      <w:r w:rsidRPr="00423643">
        <w:rPr>
          <w:rFonts w:ascii="Times New Roman" w:hAnsi="Times New Roman" w:cs="Times New Roman"/>
          <w:b/>
          <w:bCs/>
          <w:color w:val="000000" w:themeColor="text1"/>
          <w:highlight w:val="cyan"/>
          <w:u w:val="single"/>
        </w:rPr>
        <w:t>of each year’s segments</w:t>
      </w:r>
    </w:p>
    <w:p w14:paraId="4E170688" w14:textId="5DFCE6FD" w:rsidR="00423643" w:rsidRPr="00097914" w:rsidRDefault="00267F00" w:rsidP="0044291D">
      <w:pPr>
        <w:spacing w:line="360" w:lineRule="auto"/>
        <w:rPr>
          <w:rFonts w:ascii="Times New Roman" w:hAnsi="Times New Roman" w:cs="Times New Roman"/>
        </w:rPr>
      </w:pPr>
      <w:r>
        <w:rPr>
          <w:rFonts w:ascii="Times New Roman" w:hAnsi="Times New Roman" w:cs="Times New Roman"/>
        </w:rPr>
        <w:t xml:space="preserve">Since spatial differences in forest height between these samples may be misinterpreted as change over time, we address two possible sources of bias. To obtain confidence in individual samples, we verify that each sample represents the population distribution of forests throughout the entire study area. To use the samples together to </w:t>
      </w:r>
      <w:r w:rsidR="00097914">
        <w:rPr>
          <w:rFonts w:ascii="Times New Roman" w:hAnsi="Times New Roman" w:cs="Times New Roman"/>
        </w:rPr>
        <w:t>identify changes</w:t>
      </w:r>
      <w:r>
        <w:rPr>
          <w:rFonts w:ascii="Times New Roman" w:hAnsi="Times New Roman" w:cs="Times New Roman"/>
        </w:rPr>
        <w:t xml:space="preserve"> over time, we also verify that the footprints of each sample are equivalent with each other. By adequately addressing the bias that may exist within ICESat-2 data collection, we </w:t>
      </w:r>
      <w:r w:rsidR="00097914">
        <w:rPr>
          <w:rFonts w:ascii="Times New Roman" w:hAnsi="Times New Roman" w:cs="Times New Roman"/>
        </w:rPr>
        <w:t xml:space="preserve">can move across space and throughout time to track canopy height growth with the confidence that trends emerge </w:t>
      </w:r>
      <w:r w:rsidR="00097914">
        <w:rPr>
          <w:rFonts w:ascii="Times New Roman" w:hAnsi="Times New Roman" w:cs="Times New Roman"/>
          <w:i/>
          <w:iCs/>
        </w:rPr>
        <w:t xml:space="preserve">despite </w:t>
      </w:r>
      <w:r w:rsidR="00097914">
        <w:rPr>
          <w:rFonts w:ascii="Times New Roman" w:hAnsi="Times New Roman" w:cs="Times New Roman"/>
        </w:rPr>
        <w:t xml:space="preserve">the samples are distinct, and not </w:t>
      </w:r>
      <w:r w:rsidR="00097914">
        <w:rPr>
          <w:rFonts w:ascii="Times New Roman" w:hAnsi="Times New Roman" w:cs="Times New Roman"/>
          <w:i/>
          <w:iCs/>
        </w:rPr>
        <w:t>because</w:t>
      </w:r>
      <w:r w:rsidR="00097914">
        <w:rPr>
          <w:rFonts w:ascii="Times New Roman" w:hAnsi="Times New Roman" w:cs="Times New Roman"/>
        </w:rPr>
        <w:t xml:space="preserve"> the samples are distinct. </w:t>
      </w:r>
    </w:p>
    <w:p w14:paraId="2DC622B5" w14:textId="78CB6987" w:rsidR="00FF63E4" w:rsidRDefault="00BC6428" w:rsidP="00FF63E4">
      <w:pPr>
        <w:pStyle w:val="ListParagraph"/>
        <w:numPr>
          <w:ilvl w:val="3"/>
          <w:numId w:val="1"/>
        </w:numPr>
        <w:spacing w:line="360" w:lineRule="auto"/>
        <w:rPr>
          <w:rFonts w:ascii="Times New Roman" w:hAnsi="Times New Roman" w:cs="Times New Roman"/>
          <w:b/>
          <w:bCs/>
        </w:rPr>
      </w:pPr>
      <w:r>
        <w:rPr>
          <w:rFonts w:ascii="Times New Roman" w:hAnsi="Times New Roman" w:cs="Times New Roman"/>
          <w:b/>
          <w:bCs/>
        </w:rPr>
        <w:t>Sample Representation</w:t>
      </w:r>
    </w:p>
    <w:p w14:paraId="6D1CB384" w14:textId="3D440CD7" w:rsidR="00FF63E4" w:rsidRDefault="00FF63E4" w:rsidP="00FF63E4">
      <w:pPr>
        <w:spacing w:line="360" w:lineRule="auto"/>
        <w:rPr>
          <w:rFonts w:ascii="Times New Roman" w:hAnsi="Times New Roman" w:cs="Times New Roman"/>
          <w:b/>
          <w:bCs/>
          <w:u w:val="single"/>
        </w:rPr>
      </w:pPr>
      <w:r>
        <w:rPr>
          <w:rFonts w:ascii="Times New Roman" w:hAnsi="Times New Roman" w:cs="Times New Roman"/>
        </w:rPr>
        <w:t xml:space="preserve">To generate the population of forests within our study area, we used NLCD land cover data to randomly select 50,000 pixels from all forest cover types </w:t>
      </w:r>
      <w:r w:rsidR="009C2898">
        <w:rPr>
          <w:rFonts w:ascii="Times New Roman" w:hAnsi="Times New Roman" w:cs="Times New Roman"/>
        </w:rPr>
        <w:t>with</w:t>
      </w:r>
      <w:r>
        <w:rPr>
          <w:rFonts w:ascii="Times New Roman" w:hAnsi="Times New Roman" w:cs="Times New Roman"/>
        </w:rPr>
        <w:t xml:space="preserve"> a custom Python script </w:t>
      </w:r>
      <w:r w:rsidRPr="00FF63E4">
        <w:rPr>
          <w:rFonts w:ascii="Times New Roman" w:hAnsi="Times New Roman" w:cs="Times New Roman"/>
          <w:b/>
          <w:bCs/>
          <w:highlight w:val="cyan"/>
          <w:u w:val="single"/>
        </w:rPr>
        <w:t>(see code appendix)</w:t>
      </w:r>
    </w:p>
    <w:p w14:paraId="5C67C401" w14:textId="3C3F6847" w:rsidR="00FF63E4" w:rsidRPr="00FF63E4" w:rsidRDefault="00FF63E4" w:rsidP="00FF63E4">
      <w:pPr>
        <w:spacing w:line="360" w:lineRule="auto"/>
        <w:rPr>
          <w:rFonts w:ascii="Times New Roman" w:hAnsi="Times New Roman" w:cs="Times New Roman"/>
        </w:rPr>
      </w:pPr>
      <w:r>
        <w:rPr>
          <w:rFonts w:ascii="Times New Roman" w:hAnsi="Times New Roman" w:cs="Times New Roman"/>
        </w:rPr>
        <w:lastRenderedPageBreak/>
        <w:t xml:space="preserve">For each selected pixel, we create an ATL08 segment at its center and extract the ALS canopy height within the segment </w:t>
      </w:r>
      <w:r>
        <w:rPr>
          <w:rFonts w:ascii="Times New Roman" w:hAnsi="Times New Roman" w:cs="Times New Roman"/>
          <w:b/>
          <w:bCs/>
          <w:u w:val="single"/>
        </w:rPr>
        <w:t>(see appendix for code).</w:t>
      </w:r>
      <w:r w:rsidRPr="00FF63E4">
        <w:rPr>
          <w:rFonts w:ascii="Times New Roman" w:hAnsi="Times New Roman" w:cs="Times New Roman"/>
        </w:rPr>
        <w:t xml:space="preserve"> </w:t>
      </w:r>
      <w:r w:rsidR="009C2898">
        <w:rPr>
          <w:rFonts w:ascii="Times New Roman" w:hAnsi="Times New Roman" w:cs="Times New Roman"/>
        </w:rPr>
        <w:t>Altogether</w:t>
      </w:r>
      <w:r>
        <w:rPr>
          <w:rFonts w:ascii="Times New Roman" w:hAnsi="Times New Roman" w:cs="Times New Roman"/>
        </w:rPr>
        <w:t xml:space="preserve">, the ALS canopy heights extracted within these 50,000 cells comprise the population of forests across the study area. </w:t>
      </w:r>
    </w:p>
    <w:p w14:paraId="1EF72830" w14:textId="09260114" w:rsidR="00FF63E4" w:rsidRPr="009C2898" w:rsidRDefault="00FF63E4" w:rsidP="00FF63E4">
      <w:pPr>
        <w:spacing w:line="360" w:lineRule="auto"/>
        <w:rPr>
          <w:rFonts w:ascii="Times New Roman" w:hAnsi="Times New Roman" w:cs="Times New Roman"/>
        </w:rPr>
      </w:pPr>
      <w:r>
        <w:rPr>
          <w:rFonts w:ascii="Times New Roman" w:hAnsi="Times New Roman" w:cs="Times New Roman"/>
        </w:rPr>
        <w:tab/>
        <w:t xml:space="preserve">To establish individual samples as representative, we compare the ALS canopy heights within the footprints of each </w:t>
      </w:r>
      <w:r w:rsidR="009C2898">
        <w:rPr>
          <w:rFonts w:ascii="Times New Roman" w:hAnsi="Times New Roman" w:cs="Times New Roman"/>
        </w:rPr>
        <w:t>sample against the population using a kernel density estimate (KDE) plot (</w:t>
      </w:r>
      <w:r w:rsidR="009C2898">
        <w:rPr>
          <w:rFonts w:ascii="Times New Roman" w:hAnsi="Times New Roman" w:cs="Times New Roman"/>
          <w:b/>
          <w:bCs/>
          <w:u w:val="single"/>
        </w:rPr>
        <w:t>see appendix for code)</w:t>
      </w:r>
      <w:r w:rsidR="009C2898">
        <w:rPr>
          <w:rFonts w:ascii="Times New Roman" w:hAnsi="Times New Roman" w:cs="Times New Roman"/>
        </w:rPr>
        <w:t xml:space="preserve">. Separate KDE functions were created for each sample. If each sample’s distribution of ALS canopy heights </w:t>
      </w:r>
      <w:r w:rsidR="000C445D">
        <w:rPr>
          <w:rFonts w:ascii="Times New Roman" w:hAnsi="Times New Roman" w:cs="Times New Roman"/>
        </w:rPr>
        <w:t xml:space="preserve">is in agreement </w:t>
      </w:r>
      <w:r w:rsidR="009C2898">
        <w:rPr>
          <w:rFonts w:ascii="Times New Roman" w:hAnsi="Times New Roman" w:cs="Times New Roman"/>
        </w:rPr>
        <w:t xml:space="preserve">with the distribution of the overall population, we can proceed with confidence that ICESat-2 data collection yields representative samples of our study area. </w:t>
      </w:r>
    </w:p>
    <w:p w14:paraId="7F69DCB6" w14:textId="03DEECE8" w:rsidR="00BC6428" w:rsidRDefault="00BC6428" w:rsidP="009E76D8">
      <w:pPr>
        <w:pStyle w:val="ListParagraph"/>
        <w:numPr>
          <w:ilvl w:val="3"/>
          <w:numId w:val="1"/>
        </w:numPr>
        <w:spacing w:line="360" w:lineRule="auto"/>
        <w:rPr>
          <w:rFonts w:ascii="Times New Roman" w:hAnsi="Times New Roman" w:cs="Times New Roman"/>
          <w:b/>
          <w:bCs/>
        </w:rPr>
      </w:pPr>
      <w:r>
        <w:rPr>
          <w:rFonts w:ascii="Times New Roman" w:hAnsi="Times New Roman" w:cs="Times New Roman"/>
          <w:b/>
          <w:bCs/>
        </w:rPr>
        <w:t>Sample Equivalence</w:t>
      </w:r>
    </w:p>
    <w:p w14:paraId="4FE2B1FF" w14:textId="6A03EC40" w:rsidR="000C445D" w:rsidRDefault="000C445D" w:rsidP="000C445D">
      <w:pPr>
        <w:spacing w:line="360" w:lineRule="auto"/>
        <w:rPr>
          <w:rFonts w:ascii="Times New Roman" w:hAnsi="Times New Roman" w:cs="Times New Roman"/>
          <w:i/>
          <w:iCs/>
        </w:rPr>
      </w:pPr>
      <w:r>
        <w:rPr>
          <w:rFonts w:ascii="Times New Roman" w:hAnsi="Times New Roman" w:cs="Times New Roman"/>
        </w:rPr>
        <w:t xml:space="preserve">To establish the samples as equivalent, we compare the distribution of ALS canopy heights in their footprints against </w:t>
      </w:r>
      <w:r w:rsidRPr="000C445D">
        <w:rPr>
          <w:rFonts w:ascii="Times New Roman" w:hAnsi="Times New Roman" w:cs="Times New Roman"/>
          <w:i/>
          <w:iCs/>
        </w:rPr>
        <w:t>each other</w:t>
      </w:r>
      <w:r>
        <w:rPr>
          <w:rFonts w:ascii="Times New Roman" w:hAnsi="Times New Roman" w:cs="Times New Roman"/>
        </w:rPr>
        <w:t xml:space="preserve"> rather than against the population. We perform equivalence testing with a bootstrapped two one-sided tests technique from the TOSTER package in R </w:t>
      </w:r>
      <w:r w:rsidR="00510BDC">
        <w:rPr>
          <w:rFonts w:ascii="Times New Roman" w:hAnsi="Times New Roman" w:cs="Times New Roman"/>
        </w:rPr>
        <w:fldChar w:fldCharType="begin"/>
      </w:r>
      <w:r w:rsidR="00510BDC">
        <w:rPr>
          <w:rFonts w:ascii="Times New Roman" w:hAnsi="Times New Roman" w:cs="Times New Roman"/>
        </w:rPr>
        <w:instrText xml:space="preserve"> ADDIN ZOTERO_ITEM CSL_CITATION {"citationID":"BXl6lYU1","properties":{"formattedCitation":"(Caldwell, 2022; Lakens, 2017)","plainCitation":"(Caldwell, 2022; Lakens, 2017)","noteIndex":0},"citationItems":[{"id":308,"uris":["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468,"uris":["http://zotero.org/users/16907877/items/6C9RP7TI"],"itemData":{"id":468,"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t-Tests, Correlations, and Meta-Analyses","title-short":"Equivalence Tests","volume":"8","author":[{"family":"Lakens","given":"Daniël"}],"issued":{"date-parts":[["2017",5]]},"citation-key":"lakensEquivalenceTestsPractical2017a"}}],"schema":"https://github.com/citation-style-language/schema/raw/master/csl-citation.json"} </w:instrText>
      </w:r>
      <w:r w:rsidR="00510BDC">
        <w:rPr>
          <w:rFonts w:ascii="Times New Roman" w:hAnsi="Times New Roman" w:cs="Times New Roman"/>
        </w:rPr>
        <w:fldChar w:fldCharType="separate"/>
      </w:r>
      <w:r w:rsidR="00510BDC" w:rsidRPr="00510BDC">
        <w:rPr>
          <w:rFonts w:ascii="Times New Roman" w:hAnsi="Times New Roman" w:cs="Times New Roman"/>
        </w:rPr>
        <w:t>(Caldwell, 2022; Lakens, 2017)</w:t>
      </w:r>
      <w:r w:rsidR="00510BDC">
        <w:rPr>
          <w:rFonts w:ascii="Times New Roman" w:hAnsi="Times New Roman" w:cs="Times New Roman"/>
        </w:rPr>
        <w:fldChar w:fldCharType="end"/>
      </w:r>
      <w:r w:rsidR="00510BDC">
        <w:rPr>
          <w:rFonts w:ascii="Times New Roman" w:hAnsi="Times New Roman" w:cs="Times New Roman"/>
        </w:rPr>
        <w:t xml:space="preserve">, which is robust to possible violations of the standard t-test </w:t>
      </w:r>
      <w:r w:rsidR="00510BDC">
        <w:rPr>
          <w:rFonts w:ascii="Times New Roman" w:hAnsi="Times New Roman" w:cs="Times New Roman"/>
        </w:rPr>
        <w:fldChar w:fldCharType="begin"/>
      </w:r>
      <w:r w:rsidR="008644C1">
        <w:rPr>
          <w:rFonts w:ascii="Times New Roman" w:hAnsi="Times New Roman" w:cs="Times New Roman"/>
        </w:rPr>
        <w:instrText xml:space="preserve"> ADDIN ZOTERO_ITEM CSL_CITATION {"citationID":"8V6ndko5","properties":{"formattedCitation":"(Caldwell, 2025)","plainCitation":"(Caldwell, 2025)","dontUpdate":true,"noteIndex":0},"citationItems":[{"id":319,"uris":["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510BDC">
        <w:rPr>
          <w:rFonts w:ascii="Times New Roman" w:hAnsi="Times New Roman" w:cs="Times New Roman"/>
        </w:rPr>
        <w:fldChar w:fldCharType="separate"/>
      </w:r>
      <w:r w:rsidR="00510BDC" w:rsidRPr="00510BDC">
        <w:rPr>
          <w:rFonts w:ascii="Times New Roman" w:hAnsi="Times New Roman" w:cs="Times New Roman"/>
        </w:rPr>
        <w:t>(Caldwell, 2025</w:t>
      </w:r>
      <w:r w:rsidR="00510BDC">
        <w:rPr>
          <w:rFonts w:ascii="Times New Roman" w:hAnsi="Times New Roman" w:cs="Times New Roman"/>
        </w:rPr>
        <w:t xml:space="preserve">; </w:t>
      </w:r>
      <w:r w:rsidR="00510BDC" w:rsidRPr="00510BDC">
        <w:rPr>
          <w:rFonts w:ascii="Times New Roman" w:hAnsi="Times New Roman" w:cs="Times New Roman"/>
          <w:highlight w:val="cyan"/>
        </w:rPr>
        <w:t>see appendix for code</w:t>
      </w:r>
      <w:r w:rsidR="00510BDC" w:rsidRPr="00510BDC">
        <w:rPr>
          <w:rFonts w:ascii="Times New Roman" w:hAnsi="Times New Roman" w:cs="Times New Roman"/>
        </w:rPr>
        <w:t>)</w:t>
      </w:r>
      <w:r w:rsidR="00510BDC">
        <w:rPr>
          <w:rFonts w:ascii="Times New Roman" w:hAnsi="Times New Roman" w:cs="Times New Roman"/>
        </w:rPr>
        <w:fldChar w:fldCharType="end"/>
      </w:r>
      <w:r w:rsidR="00510BDC">
        <w:rPr>
          <w:rFonts w:ascii="Times New Roman" w:hAnsi="Times New Roman" w:cs="Times New Roman"/>
        </w:rPr>
        <w:t>.</w:t>
      </w:r>
      <w:r>
        <w:rPr>
          <w:rFonts w:ascii="Times New Roman" w:hAnsi="Times New Roman" w:cs="Times New Roman"/>
        </w:rPr>
        <w:t xml:space="preserve"> </w:t>
      </w:r>
      <w:r w:rsidR="00510BDC">
        <w:rPr>
          <w:rFonts w:ascii="Times New Roman" w:hAnsi="Times New Roman" w:cs="Times New Roman"/>
        </w:rPr>
        <w:br/>
      </w:r>
      <w:r w:rsidR="00510BDC">
        <w:rPr>
          <w:rFonts w:ascii="Times New Roman" w:hAnsi="Times New Roman" w:cs="Times New Roman"/>
        </w:rPr>
        <w:tab/>
        <w:t xml:space="preserve">For these two one-sided tests, the equivalence margin corresponds to the </w:t>
      </w:r>
      <w:r w:rsidR="00866BCE">
        <w:rPr>
          <w:rFonts w:ascii="Times New Roman" w:hAnsi="Times New Roman" w:cs="Times New Roman"/>
        </w:rPr>
        <w:t xml:space="preserve">difference (in meters) of canopy height between the footprints of samples. These tests were performed at equivalence margin values of 2, 1.5, 1, 0.5, 0.25, and 0.1 meters, spanning a range of interpretations for ‘equivalence’ in canopy height. The equivalence tests employ a Bonferroni-corrected significance level of </w:t>
      </w:r>
      <w:r w:rsidR="00866BCE" w:rsidRPr="00866BCE">
        <w:rPr>
          <w:rFonts w:ascii="Times New Roman" w:hAnsi="Times New Roman" w:cs="Times New Roman"/>
        </w:rPr>
        <w:t>α =</w:t>
      </w:r>
      <w:r w:rsidR="00866BCE" w:rsidRPr="00866BCE">
        <w:rPr>
          <w:rFonts w:ascii="Times New Roman" w:hAnsi="Times New Roman" w:cs="Times New Roman"/>
          <w:i/>
          <w:iCs/>
        </w:rPr>
        <w:t xml:space="preserve"> 0.05 / 15</w:t>
      </w:r>
      <w:r w:rsidR="00866BCE">
        <w:rPr>
          <w:rFonts w:ascii="Times New Roman" w:hAnsi="Times New Roman" w:cs="Times New Roman"/>
        </w:rPr>
        <w:t xml:space="preserve"> or </w:t>
      </w:r>
      <w:r w:rsidR="00866BCE" w:rsidRPr="00866BCE">
        <w:rPr>
          <w:rFonts w:ascii="Times New Roman" w:hAnsi="Times New Roman" w:cs="Times New Roman"/>
          <w:i/>
          <w:iCs/>
        </w:rPr>
        <w:t>0.0033</w:t>
      </w:r>
      <w:r w:rsidR="00866BCE">
        <w:rPr>
          <w:rFonts w:ascii="Times New Roman" w:hAnsi="Times New Roman" w:cs="Times New Roman"/>
          <w:i/>
          <w:iCs/>
        </w:rPr>
        <w:t>.</w:t>
      </w:r>
    </w:p>
    <w:p w14:paraId="5EBF4266" w14:textId="3BEE7BCB" w:rsidR="00866BCE" w:rsidRPr="00866BCE" w:rsidRDefault="00866BCE" w:rsidP="000C445D">
      <w:pPr>
        <w:spacing w:line="360" w:lineRule="auto"/>
        <w:rPr>
          <w:rFonts w:ascii="Times New Roman" w:hAnsi="Times New Roman" w:cs="Times New Roman"/>
        </w:rPr>
      </w:pPr>
      <w:r>
        <w:rPr>
          <w:rFonts w:ascii="Times New Roman" w:hAnsi="Times New Roman" w:cs="Times New Roman"/>
        </w:rPr>
        <w:tab/>
        <w:t xml:space="preserve">Ultimately these tests aim not to demonstrate perfect equivalence among samples, but to identify samples with noticeable divergence from the rest. Samples displaying noticeable divergence in equivalence testing are removed from temporal analyses, under the assumption of spatial difference in forest conditions that would confound </w:t>
      </w:r>
      <w:r w:rsidR="00784921">
        <w:rPr>
          <w:rFonts w:ascii="Times New Roman" w:hAnsi="Times New Roman" w:cs="Times New Roman"/>
        </w:rPr>
        <w:t xml:space="preserve">detecting change over time. </w:t>
      </w:r>
    </w:p>
    <w:p w14:paraId="57895FE8" w14:textId="0EFA78FC" w:rsidR="006E25B9" w:rsidRDefault="00947761"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NFI</w:t>
      </w:r>
      <w:r w:rsidR="00A01085">
        <w:rPr>
          <w:rFonts w:ascii="Times New Roman" w:hAnsi="Times New Roman" w:cs="Times New Roman"/>
          <w:b/>
          <w:bCs/>
        </w:rPr>
        <w:t>-Derived Tree Height Growth</w:t>
      </w:r>
    </w:p>
    <w:p w14:paraId="316A658C" w14:textId="247C75CD" w:rsidR="00B56E66" w:rsidRDefault="00947761" w:rsidP="00F72C92">
      <w:pPr>
        <w:spacing w:line="360" w:lineRule="auto"/>
        <w:rPr>
          <w:rFonts w:ascii="Times New Roman" w:hAnsi="Times New Roman" w:cs="Times New Roman"/>
        </w:rPr>
      </w:pPr>
      <w:r>
        <w:rPr>
          <w:rFonts w:ascii="Times New Roman" w:hAnsi="Times New Roman" w:cs="Times New Roman"/>
        </w:rPr>
        <w:t>Data from NFI</w:t>
      </w:r>
      <w:r w:rsidR="00F72C92">
        <w:rPr>
          <w:rFonts w:ascii="Times New Roman" w:hAnsi="Times New Roman" w:cs="Times New Roman"/>
        </w:rPr>
        <w:t xml:space="preserve"> remeasurement plots are used to determine expected tree height growth within the study area. For this, </w:t>
      </w:r>
      <w:r w:rsidR="00F72C92">
        <w:rPr>
          <w:rFonts w:ascii="Times New Roman" w:hAnsi="Times New Roman" w:cs="Times New Roman"/>
          <w:i/>
          <w:iCs/>
        </w:rPr>
        <w:t>actual</w:t>
      </w:r>
      <w:r w:rsidR="00F72C92">
        <w:rPr>
          <w:rFonts w:ascii="Times New Roman" w:hAnsi="Times New Roman" w:cs="Times New Roman"/>
        </w:rPr>
        <w:t xml:space="preserve"> </w:t>
      </w:r>
      <w:r w:rsidR="00F72C92" w:rsidRPr="00F72C92">
        <w:rPr>
          <w:rFonts w:ascii="Times New Roman" w:hAnsi="Times New Roman" w:cs="Times New Roman"/>
          <w:i/>
          <w:iCs/>
        </w:rPr>
        <w:t>height</w:t>
      </w:r>
      <w:r w:rsidR="00F72C92">
        <w:rPr>
          <w:rFonts w:ascii="Times New Roman" w:hAnsi="Times New Roman" w:cs="Times New Roman"/>
        </w:rPr>
        <w:t xml:space="preserve"> measurements from FIA plots are used rather than </w:t>
      </w:r>
      <w:r w:rsidR="00F72C92">
        <w:rPr>
          <w:rFonts w:ascii="Times New Roman" w:hAnsi="Times New Roman" w:cs="Times New Roman"/>
          <w:i/>
          <w:iCs/>
        </w:rPr>
        <w:t xml:space="preserve">total height </w:t>
      </w:r>
      <w:r w:rsidR="00F72C92">
        <w:rPr>
          <w:rFonts w:ascii="Times New Roman" w:hAnsi="Times New Roman" w:cs="Times New Roman"/>
        </w:rPr>
        <w:t xml:space="preserve">measurements, as actual height measurements use the canopy surface which would be sampled by LiDAR scanners, while total height measurements may involve subjective estimation for trees </w:t>
      </w:r>
      <w:r w:rsidR="00F72C92">
        <w:rPr>
          <w:rFonts w:ascii="Times New Roman" w:hAnsi="Times New Roman" w:cs="Times New Roman"/>
        </w:rPr>
        <w:lastRenderedPageBreak/>
        <w:t xml:space="preserve">with broken tops </w:t>
      </w:r>
      <w:r w:rsidR="00F72C92">
        <w:rPr>
          <w:rFonts w:ascii="Times New Roman" w:hAnsi="Times New Roman" w:cs="Times New Roman"/>
        </w:rPr>
        <w:fldChar w:fldCharType="begin"/>
      </w:r>
      <w:r w:rsidR="00F72C92">
        <w:rPr>
          <w:rFonts w:ascii="Times New Roman" w:hAnsi="Times New Roman" w:cs="Times New Roman"/>
        </w:rPr>
        <w:instrText xml:space="preserve"> ADDIN ZOTERO_ITEM CSL_CITATION {"citationID":"QPsNyDIY","properties":{"formattedCitation":"(Burrill et al., 2024)","plainCitation":"(Burrill et al., 2024)","noteIndex":0},"citationItems":[{"id":296,"uris":["http://zotero.org/users/16907877/items/2ZI7CU8Z"],"itemData":{"id":296,"type":"book","collection-number":"Nationwide Forest Inventory (NFI)","collection-title":"FIADB User Guides","number-of-pages":"1026","publisher":"U.S. Department of Agriculture, Forest Service","title":"The Forest Inventory and Analysis Database","URL":"https://research.fs.usda.gov/sites/default/files/2024-12/wo-v9-3_dec2024_ug_fiadb_database_description_nfi.pdf","volume":"Database Description (version 9.3)","author":[{"family":"Burrill","given":"Elizabeth A."},{"family":"DiTommaso","given":"Andrea M."},{"family":"Turner","given":"Jeffrey A."},{"family":"Pugh","given":"Scott A."},{"family":"Christensen","given":"Glenn"},{"family":"Kralicek","given":"Karin M."},{"family":"Perry","given":"Carol J."},{"family":"Lepine","given":"Lucie C."},{"family":"Walker","given":"David M."},{"family":"Conkling","given":"Barbara L."}],"issued":{"date-parts":[["2024",12]]},"citation-key":"burrillForestInventoryAnalysis2024"}}],"schema":"https://github.com/citation-style-language/schema/raw/master/csl-citation.json"} </w:instrText>
      </w:r>
      <w:r w:rsidR="00F72C92">
        <w:rPr>
          <w:rFonts w:ascii="Times New Roman" w:hAnsi="Times New Roman" w:cs="Times New Roman"/>
        </w:rPr>
        <w:fldChar w:fldCharType="separate"/>
      </w:r>
      <w:r w:rsidR="00F72C92" w:rsidRPr="00F72C92">
        <w:rPr>
          <w:rFonts w:ascii="Times New Roman" w:hAnsi="Times New Roman" w:cs="Times New Roman"/>
        </w:rPr>
        <w:t>(Burrill et al., 2024)</w:t>
      </w:r>
      <w:r w:rsidR="00F72C92">
        <w:rPr>
          <w:rFonts w:ascii="Times New Roman" w:hAnsi="Times New Roman" w:cs="Times New Roman"/>
        </w:rPr>
        <w:fldChar w:fldCharType="end"/>
      </w:r>
      <w:r w:rsidR="00B56E66">
        <w:rPr>
          <w:rFonts w:ascii="Times New Roman" w:hAnsi="Times New Roman" w:cs="Times New Roman"/>
        </w:rPr>
        <w:t xml:space="preserve">. Moreover, we used measurements only from live trees and by removing dead trees with the FIA tree status code. </w:t>
      </w:r>
    </w:p>
    <w:p w14:paraId="08B18306" w14:textId="7F72BB9D" w:rsidR="00F72C92" w:rsidRDefault="00B56E66" w:rsidP="00F72C92">
      <w:pPr>
        <w:spacing w:line="360" w:lineRule="auto"/>
        <w:rPr>
          <w:rFonts w:ascii="Times New Roman" w:hAnsi="Times New Roman" w:cs="Times New Roman"/>
        </w:rPr>
      </w:pPr>
      <w:r>
        <w:rPr>
          <w:rFonts w:ascii="Times New Roman" w:hAnsi="Times New Roman" w:cs="Times New Roman"/>
        </w:rPr>
        <w:tab/>
        <w:t>From each tree, we calculate the annual increment and net growth in tree height. Increment represents the annual, year-over-year growth for individual trees calculated as:</w:t>
      </w:r>
    </w:p>
    <w:p w14:paraId="2B225C68" w14:textId="2E1EB8D7" w:rsidR="00B56E66" w:rsidRPr="0010701E" w:rsidRDefault="00B56E66" w:rsidP="00F72C92">
      <w:pPr>
        <w:spacing w:line="360" w:lineRule="auto"/>
        <w:rPr>
          <w:rFonts w:ascii="Times New Roman" w:eastAsiaTheme="minorEastAsia" w:hAnsi="Times New Roman" w:cs="Times New Roman"/>
        </w:rPr>
      </w:pPr>
      <m:oMathPara>
        <m:oMath>
          <m:r>
            <w:rPr>
              <w:rFonts w:ascii="Cambria Math" w:eastAsiaTheme="minorEastAsia" w:hAnsi="Cambria Math" w:cs="Times New Roman"/>
            </w:rPr>
            <m:t>Increment</m:t>
          </m:r>
          <m:r>
            <w:rPr>
              <w:rFonts w:ascii="Cambria Math"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Height</m:t>
                  </m:r>
                </m:e>
                <m:sub>
                  <m:r>
                    <w:rPr>
                      <w:rFonts w:ascii="Cambria Math" w:eastAsiaTheme="minorEastAsia" w:hAnsi="Cambria Math" w:cs="Times New Roman"/>
                    </w:rPr>
                    <m:t>actual,  curren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Height</m:t>
                  </m:r>
                </m:e>
                <m:sub>
                  <m:r>
                    <w:rPr>
                      <w:rFonts w:ascii="Cambria Math" w:eastAsiaTheme="minorEastAsia" w:hAnsi="Cambria Math" w:cs="Times New Roman"/>
                    </w:rPr>
                    <m:t>actual,previous</m:t>
                  </m:r>
                </m:sub>
              </m:sSub>
            </m:num>
            <m:den>
              <m:r>
                <w:rPr>
                  <w:rFonts w:ascii="Cambria Math" w:eastAsiaTheme="minorEastAsia" w:hAnsi="Cambria Math" w:cs="Times New Roman"/>
                </w:rPr>
                <m:t>Remeasurement Period.</m:t>
              </m:r>
            </m:den>
          </m:f>
        </m:oMath>
      </m:oMathPara>
    </w:p>
    <w:p w14:paraId="00FFD7E9" w14:textId="1FD5C4C2" w:rsidR="0010701E" w:rsidRDefault="0010701E" w:rsidP="00F72C92">
      <w:pPr>
        <w:spacing w:line="360" w:lineRule="auto"/>
        <w:rPr>
          <w:rFonts w:ascii="Times New Roman" w:eastAsiaTheme="minorEastAsia" w:hAnsi="Times New Roman" w:cs="Times New Roman"/>
        </w:rPr>
      </w:pPr>
      <w:r>
        <w:rPr>
          <w:rFonts w:ascii="Times New Roman" w:eastAsiaTheme="minorEastAsia" w:hAnsi="Times New Roman" w:cs="Times New Roman"/>
        </w:rPr>
        <w:tab/>
        <w:t>Net growth scales this annual increment to match the timeframe of our ATL08 segments, as FIA plots have remeasurement periods ranging from 5-10 years</w:t>
      </w:r>
      <w:r w:rsidR="00B754FA">
        <w:rPr>
          <w:rFonts w:ascii="Times New Roman" w:eastAsiaTheme="minorEastAsia" w:hAnsi="Times New Roman" w:cs="Times New Roman"/>
        </w:rPr>
        <w:t xml:space="preserve"> </w:t>
      </w:r>
      <w:r w:rsidR="00B754FA">
        <w:rPr>
          <w:rFonts w:ascii="Times New Roman" w:eastAsiaTheme="minorEastAsia" w:hAnsi="Times New Roman" w:cs="Times New Roman"/>
        </w:rPr>
        <w:fldChar w:fldCharType="begin"/>
      </w:r>
      <w:r w:rsidR="00B754FA">
        <w:rPr>
          <w:rFonts w:ascii="Times New Roman" w:eastAsiaTheme="minorEastAsia" w:hAnsi="Times New Roman" w:cs="Times New Roman"/>
        </w:rPr>
        <w:instrText xml:space="preserve"> ADDIN ZOTERO_ITEM CSL_CITATION {"citationID":"XeNBmx4l","properties":{"formattedCitation":"(U.S. Department of Agriculture Forest Service, 2025)","plainCitation":"(U.S. Department of Agriculture Forest Service, 2025)","noteIndex":0},"citationItems":[{"id":295,"uris":["http://zotero.org/users/16907877/items/WRXC9WWM"],"itemData":{"id":295,"type":"webpage","container-title":"Forest Inventory &amp; Analysis","title":"Nationwide Forest Inventory (NFI)","URL":"https://research.fs.usda.gov/programs/nfi#data-collection-and-inventory-methods","author":[{"literal":"U.S. Department of Agriculture Forest Service"}],"issued":{"date-parts":[["2025",5,14]]},"citation-key":"u.s.departmentofagricultureforestserviceNationwideForestInventory2025"}}],"schema":"https://github.com/citation-style-language/schema/raw/master/csl-citation.json"} </w:instrText>
      </w:r>
      <w:r w:rsidR="00B754FA">
        <w:rPr>
          <w:rFonts w:ascii="Times New Roman" w:eastAsiaTheme="minorEastAsia" w:hAnsi="Times New Roman" w:cs="Times New Roman"/>
        </w:rPr>
        <w:fldChar w:fldCharType="separate"/>
      </w:r>
      <w:r w:rsidR="00B754FA" w:rsidRPr="00B754FA">
        <w:rPr>
          <w:rFonts w:ascii="Times New Roman" w:hAnsi="Times New Roman" w:cs="Times New Roman"/>
        </w:rPr>
        <w:t>(U.S. Department of Agriculture Forest Service, 2025)</w:t>
      </w:r>
      <w:r w:rsidR="00B754FA">
        <w:rPr>
          <w:rFonts w:ascii="Times New Roman" w:eastAsiaTheme="minorEastAsia" w:hAnsi="Times New Roman" w:cs="Times New Roman"/>
        </w:rPr>
        <w:fldChar w:fldCharType="end"/>
      </w:r>
      <w:r w:rsidR="00947761">
        <w:rPr>
          <w:rFonts w:ascii="Times New Roman" w:eastAsiaTheme="minorEastAsia" w:hAnsi="Times New Roman" w:cs="Times New Roman"/>
        </w:rPr>
        <w:t>. Net growth is calculated as:</w:t>
      </w:r>
    </w:p>
    <w:p w14:paraId="18D2FD18" w14:textId="03785292" w:rsidR="00B754FA" w:rsidRPr="00B754FA" w:rsidRDefault="00B754FA" w:rsidP="00F72C92">
      <w:pPr>
        <w:spacing w:line="360" w:lineRule="auto"/>
        <w:rPr>
          <w:rFonts w:ascii="Times New Roman" w:eastAsiaTheme="minorEastAsia" w:hAnsi="Times New Roman" w:cs="Times New Roman"/>
        </w:rPr>
      </w:pPr>
      <m:oMathPara>
        <m:oMath>
          <m:r>
            <w:rPr>
              <w:rFonts w:ascii="Cambria Math" w:eastAsiaTheme="minorEastAsia" w:hAnsi="Cambria Math" w:cs="Times New Roman"/>
            </w:rPr>
            <m:t>Net Growth</m:t>
          </m:r>
          <m:r>
            <w:rPr>
              <w:rFonts w:ascii="Cambria Math" w:hAnsi="Cambria Math" w:cs="Times New Roman"/>
            </w:rPr>
            <m:t>=Increment*Segment Timeframe</m:t>
          </m:r>
        </m:oMath>
      </m:oMathPara>
    </w:p>
    <w:p w14:paraId="3DF5D370" w14:textId="7D0EC110" w:rsidR="00B754FA" w:rsidRPr="0018033E" w:rsidRDefault="00B754FA" w:rsidP="00F72C92">
      <w:pPr>
        <w:spacing w:line="360" w:lineRule="auto"/>
        <w:rPr>
          <w:rFonts w:ascii="Times New Roman" w:eastAsiaTheme="minorEastAsia" w:hAnsi="Times New Roman" w:cs="Times New Roman"/>
        </w:rPr>
      </w:pPr>
      <w:r>
        <w:rPr>
          <w:rFonts w:ascii="Times New Roman" w:eastAsiaTheme="minorEastAsia" w:hAnsi="Times New Roman" w:cs="Times New Roman"/>
        </w:rPr>
        <w:tab/>
        <w:t xml:space="preserve">Records with negative net growth—possibly resulting from errors in the NFI sampling protocol or damage from disturbance events—were removed. Importantly, NFI measurements are collected for individual trees. To align with the spatial scale of ATL08 segments, we aggregate individual tree measurements up to the </w:t>
      </w:r>
      <w:r w:rsidR="0018033E">
        <w:rPr>
          <w:rFonts w:ascii="Times New Roman" w:eastAsiaTheme="minorEastAsia" w:hAnsi="Times New Roman" w:cs="Times New Roman"/>
        </w:rPr>
        <w:t>plot level, and report the median value of increment and net growth across all trees within each plot. Distributions of plot-level increment and net growth are summarized into minimum, first quartile, mean, median, 3</w:t>
      </w:r>
      <w:r w:rsidR="0018033E" w:rsidRPr="0018033E">
        <w:rPr>
          <w:rFonts w:ascii="Times New Roman" w:eastAsiaTheme="minorEastAsia" w:hAnsi="Times New Roman" w:cs="Times New Roman"/>
          <w:vertAlign w:val="superscript"/>
        </w:rPr>
        <w:t>rd</w:t>
      </w:r>
      <w:r w:rsidR="0018033E">
        <w:rPr>
          <w:rFonts w:ascii="Times New Roman" w:eastAsiaTheme="minorEastAsia" w:hAnsi="Times New Roman" w:cs="Times New Roman"/>
        </w:rPr>
        <w:t xml:space="preserve"> quartile, and maximum values, and visualized with histograms to provide insight into typical annual and cumulative forest growth patterns in the study area </w:t>
      </w:r>
      <w:r w:rsidR="0018033E">
        <w:rPr>
          <w:rFonts w:ascii="Times New Roman" w:eastAsiaTheme="minorEastAsia" w:hAnsi="Times New Roman" w:cs="Times New Roman"/>
          <w:b/>
          <w:bCs/>
          <w:u w:val="single"/>
        </w:rPr>
        <w:t>(see appendix for code).</w:t>
      </w:r>
      <w:r w:rsidR="0018033E" w:rsidRPr="0018033E">
        <w:rPr>
          <w:rFonts w:ascii="Times New Roman" w:eastAsiaTheme="minorEastAsia" w:hAnsi="Times New Roman" w:cs="Times New Roman"/>
        </w:rPr>
        <w:t xml:space="preserve"> </w:t>
      </w:r>
      <w:r w:rsidR="0018033E">
        <w:rPr>
          <w:rFonts w:ascii="Times New Roman" w:eastAsiaTheme="minorEastAsia" w:hAnsi="Times New Roman" w:cs="Times New Roman"/>
        </w:rPr>
        <w:t xml:space="preserve">These metrics from NFI plots serve not as ‘targets’ to hit when tracking growth with ATL08 segments, but additional context. </w:t>
      </w:r>
    </w:p>
    <w:p w14:paraId="30F58CCE" w14:textId="6B895C13" w:rsidR="00A01085" w:rsidRDefault="00A01085"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Assessing Canopy Height Growth with ATL08</w:t>
      </w:r>
    </w:p>
    <w:p w14:paraId="1E3E0EA5" w14:textId="4719F4DE" w:rsidR="0033212A" w:rsidRDefault="0033212A" w:rsidP="0033212A">
      <w:pPr>
        <w:spacing w:line="360" w:lineRule="auto"/>
        <w:rPr>
          <w:rFonts w:ascii="Times New Roman" w:hAnsi="Times New Roman" w:cs="Times New Roman"/>
        </w:rPr>
      </w:pPr>
      <w:r>
        <w:rPr>
          <w:rFonts w:ascii="Times New Roman" w:hAnsi="Times New Roman" w:cs="Times New Roman"/>
        </w:rPr>
        <w:t>We used multiple statistical approaches to identify canopy height growth in ATL08 segment data across the following three factors:</w:t>
      </w:r>
    </w:p>
    <w:p w14:paraId="79B00FCE" w14:textId="61D08F3D" w:rsidR="0033212A" w:rsidRDefault="0033212A" w:rsidP="0033212A">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Forest cover type:</w:t>
      </w:r>
      <w:r>
        <w:rPr>
          <w:rFonts w:ascii="Times New Roman" w:hAnsi="Times New Roman" w:cs="Times New Roman"/>
        </w:rPr>
        <w:t xml:space="preserve"> Deciduous Forest, Evergreen Forest, Mixed Forest, Woody Wetlands</w:t>
      </w:r>
    </w:p>
    <w:p w14:paraId="3DF3D71C" w14:textId="24CB902C" w:rsidR="0033212A" w:rsidRDefault="0033212A" w:rsidP="0033212A">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 xml:space="preserve">Disturbance presence: </w:t>
      </w:r>
      <w:r>
        <w:rPr>
          <w:rFonts w:ascii="Times New Roman" w:hAnsi="Times New Roman" w:cs="Times New Roman"/>
        </w:rPr>
        <w:t>Yes, No</w:t>
      </w:r>
    </w:p>
    <w:p w14:paraId="5DA347DD" w14:textId="2B6E59DE" w:rsidR="0033212A" w:rsidRDefault="0033212A" w:rsidP="0033212A">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 xml:space="preserve">Time since disturbance: </w:t>
      </w:r>
      <w:r>
        <w:rPr>
          <w:rFonts w:ascii="Times New Roman" w:hAnsi="Times New Roman" w:cs="Times New Roman"/>
        </w:rPr>
        <w:t>&lt;10 Years, 10-20 Years, 20-30 Years, 30+ Years</w:t>
      </w:r>
    </w:p>
    <w:p w14:paraId="0E265647" w14:textId="508A6C0C" w:rsidR="0033212A" w:rsidRDefault="00907311" w:rsidP="0033212A">
      <w:pPr>
        <w:spacing w:line="360" w:lineRule="auto"/>
        <w:rPr>
          <w:rFonts w:ascii="Times New Roman" w:hAnsi="Times New Roman" w:cs="Times New Roman"/>
        </w:rPr>
      </w:pPr>
      <w:r>
        <w:rPr>
          <w:rFonts w:ascii="Times New Roman" w:hAnsi="Times New Roman" w:cs="Times New Roman"/>
        </w:rPr>
        <w:tab/>
      </w:r>
      <w:r w:rsidR="0033212A">
        <w:rPr>
          <w:rFonts w:ascii="Times New Roman" w:hAnsi="Times New Roman" w:cs="Times New Roman"/>
        </w:rPr>
        <w:t xml:space="preserve">A Wilcoxon Rank-sum test was used to determine net growth in canopy height by comparing the first and last years of ATL08 segments. This one-sided test uses an alternative </w:t>
      </w:r>
      <w:r>
        <w:rPr>
          <w:rFonts w:ascii="Times New Roman" w:hAnsi="Times New Roman" w:cs="Times New Roman"/>
        </w:rPr>
        <w:lastRenderedPageBreak/>
        <w:t>hypothesis that</w:t>
      </w:r>
      <w:r w:rsidR="0033212A">
        <w:rPr>
          <w:rFonts w:ascii="Times New Roman" w:hAnsi="Times New Roman" w:cs="Times New Roman"/>
        </w:rPr>
        <w:t xml:space="preserve"> th</w:t>
      </w:r>
      <w:r>
        <w:rPr>
          <w:rFonts w:ascii="Times New Roman" w:hAnsi="Times New Roman" w:cs="Times New Roman"/>
        </w:rPr>
        <w:t>e</w:t>
      </w:r>
      <w:r w:rsidR="0033212A">
        <w:rPr>
          <w:rFonts w:ascii="Times New Roman" w:hAnsi="Times New Roman" w:cs="Times New Roman"/>
        </w:rPr>
        <w:t xml:space="preserve"> canopy heights in the last year are significantly </w:t>
      </w:r>
      <w:r w:rsidR="0033212A" w:rsidRPr="0033212A">
        <w:rPr>
          <w:rFonts w:ascii="Times New Roman" w:hAnsi="Times New Roman" w:cs="Times New Roman"/>
          <w:i/>
          <w:iCs/>
        </w:rPr>
        <w:t>greater</w:t>
      </w:r>
      <w:r w:rsidR="0033212A">
        <w:rPr>
          <w:rFonts w:ascii="Times New Roman" w:hAnsi="Times New Roman" w:cs="Times New Roman"/>
        </w:rPr>
        <w:t xml:space="preserve"> than those in the first year, indicative of growth over time. For the </w:t>
      </w:r>
      <w:r w:rsidR="005F57F4">
        <w:rPr>
          <w:rFonts w:ascii="Times New Roman" w:hAnsi="Times New Roman" w:cs="Times New Roman"/>
        </w:rPr>
        <w:t>Wilcoxon</w:t>
      </w:r>
      <w:r w:rsidR="0033212A">
        <w:rPr>
          <w:rFonts w:ascii="Times New Roman" w:hAnsi="Times New Roman" w:cs="Times New Roman"/>
        </w:rPr>
        <w:t xml:space="preserve"> test we report </w:t>
      </w:r>
      <w:r w:rsidR="005F57F4">
        <w:rPr>
          <w:rFonts w:ascii="Times New Roman" w:hAnsi="Times New Roman" w:cs="Times New Roman"/>
        </w:rPr>
        <w:t xml:space="preserve">the </w:t>
      </w:r>
      <w:r w:rsidR="0033212A">
        <w:rPr>
          <w:rFonts w:ascii="Times New Roman" w:hAnsi="Times New Roman" w:cs="Times New Roman"/>
        </w:rPr>
        <w:t xml:space="preserve">difference in </w:t>
      </w:r>
      <w:r w:rsidR="005F57F4">
        <w:rPr>
          <w:rFonts w:ascii="Times New Roman" w:hAnsi="Times New Roman" w:cs="Times New Roman"/>
        </w:rPr>
        <w:t>median canopy height between the first and last year of segments</w:t>
      </w:r>
      <w:r>
        <w:rPr>
          <w:rFonts w:ascii="Times New Roman" w:hAnsi="Times New Roman" w:cs="Times New Roman"/>
        </w:rPr>
        <w:t xml:space="preserve"> </w:t>
      </w:r>
      <w:r w:rsidR="005F57F4">
        <w:rPr>
          <w:rFonts w:ascii="Times New Roman" w:hAnsi="Times New Roman" w:cs="Times New Roman"/>
        </w:rPr>
        <w:t>as a proxy for net growt</w:t>
      </w:r>
      <w:r>
        <w:rPr>
          <w:rFonts w:ascii="Times New Roman" w:hAnsi="Times New Roman" w:cs="Times New Roman"/>
        </w:rPr>
        <w:t>h, a</w:t>
      </w:r>
      <w:r w:rsidR="005F57F4">
        <w:rPr>
          <w:rFonts w:ascii="Times New Roman" w:hAnsi="Times New Roman" w:cs="Times New Roman"/>
        </w:rPr>
        <w:t xml:space="preserve">nd the W statistic. </w:t>
      </w:r>
    </w:p>
    <w:p w14:paraId="0205BC30" w14:textId="113C9290" w:rsidR="00907311" w:rsidRDefault="00907311" w:rsidP="0033212A">
      <w:pPr>
        <w:spacing w:line="360" w:lineRule="auto"/>
        <w:rPr>
          <w:rFonts w:ascii="Times New Roman" w:hAnsi="Times New Roman" w:cs="Times New Roman"/>
        </w:rPr>
      </w:pPr>
      <w:r>
        <w:rPr>
          <w:rFonts w:ascii="Times New Roman" w:hAnsi="Times New Roman" w:cs="Times New Roman"/>
        </w:rPr>
        <w:tab/>
        <w:t xml:space="preserve">We also used a Theil-Sen regression model to estimate incremental growth in canopy height over time, modeling the response of the ATL08 canopy heights (Y) to the year of collection (X). From this model we report the slope, approximating the year-to-year growth rate and the intercept, representing the baseline canopy height at the start of the data timeframe. </w:t>
      </w:r>
    </w:p>
    <w:p w14:paraId="3DA50D96" w14:textId="145AB2B0" w:rsidR="00907311" w:rsidRDefault="00907311" w:rsidP="0033212A">
      <w:pPr>
        <w:spacing w:line="360" w:lineRule="auto"/>
        <w:rPr>
          <w:rFonts w:ascii="Times New Roman" w:hAnsi="Times New Roman" w:cs="Times New Roman"/>
        </w:rPr>
      </w:pPr>
      <w:r>
        <w:rPr>
          <w:rFonts w:ascii="Times New Roman" w:hAnsi="Times New Roman" w:cs="Times New Roman"/>
        </w:rPr>
        <w:tab/>
        <w:t>Finally, we used a one-sided Mann-Kendall (MK)</w:t>
      </w:r>
      <w:r w:rsidR="0065549D">
        <w:rPr>
          <w:rFonts w:ascii="Times New Roman" w:hAnsi="Times New Roman" w:cs="Times New Roman"/>
        </w:rPr>
        <w:t xml:space="preserve"> test to identify monotonic growth in canopy height over time. The MK test is also one-sided, using an alternative hypothesis that later values are significantly </w:t>
      </w:r>
      <w:r w:rsidR="0065549D">
        <w:rPr>
          <w:rFonts w:ascii="Times New Roman" w:hAnsi="Times New Roman" w:cs="Times New Roman"/>
          <w:i/>
          <w:iCs/>
        </w:rPr>
        <w:t>greater</w:t>
      </w:r>
      <w:r w:rsidR="0065549D">
        <w:rPr>
          <w:rFonts w:ascii="Times New Roman" w:hAnsi="Times New Roman" w:cs="Times New Roman"/>
        </w:rPr>
        <w:t xml:space="preserve"> than earlier values, indicative of growth over time. From the MK test results we report the Z and Tau statistics. </w:t>
      </w:r>
    </w:p>
    <w:p w14:paraId="3C0CEA11" w14:textId="6735671B" w:rsidR="0065549D" w:rsidRPr="0065549D" w:rsidRDefault="0065549D" w:rsidP="0033212A">
      <w:pPr>
        <w:spacing w:line="360" w:lineRule="auto"/>
        <w:rPr>
          <w:rFonts w:ascii="Times New Roman" w:hAnsi="Times New Roman" w:cs="Times New Roman"/>
        </w:rPr>
      </w:pPr>
      <w:r>
        <w:rPr>
          <w:rFonts w:ascii="Times New Roman" w:hAnsi="Times New Roman" w:cs="Times New Roman"/>
        </w:rPr>
        <w:tab/>
        <w:t xml:space="preserve">Due to the large sample size in our ATL08 segment dataset, all statistical tests were run with a bootstrapping technique </w:t>
      </w:r>
      <w:r w:rsidRPr="0065549D">
        <w:rPr>
          <w:rFonts w:ascii="Times New Roman" w:hAnsi="Times New Roman" w:cs="Times New Roman"/>
          <w:b/>
          <w:bCs/>
          <w:u w:val="single"/>
        </w:rPr>
        <w:t>(</w:t>
      </w:r>
      <w:r>
        <w:rPr>
          <w:rFonts w:ascii="Times New Roman" w:hAnsi="Times New Roman" w:cs="Times New Roman"/>
          <w:b/>
          <w:bCs/>
          <w:u w:val="single"/>
        </w:rPr>
        <w:t>see Appendix for code</w:t>
      </w:r>
      <w:r w:rsidRPr="0065549D">
        <w:rPr>
          <w:rFonts w:ascii="Times New Roman" w:hAnsi="Times New Roman" w:cs="Times New Roman"/>
          <w:b/>
          <w:bCs/>
          <w:u w:val="single"/>
        </w:rPr>
        <w:t>)</w:t>
      </w:r>
      <w:r>
        <w:rPr>
          <w:rFonts w:ascii="Times New Roman" w:hAnsi="Times New Roman" w:cs="Times New Roman"/>
        </w:rPr>
        <w:t xml:space="preserve">. Each test was run for 10,000 iterations on an independent sample of 500 observations taken with replacement. This accommodates the unequal sample sizes between years of ATL08 data, and ensures that any ATL08 segment is an independent pull from the dataset. Using 10,000 iterations stabilized the variability inherent in bootstrapping techniques. The results reported from these tests are the median values of the 10,000 iterations. </w:t>
      </w:r>
    </w:p>
    <w:p w14:paraId="329C685D" w14:textId="77777777" w:rsidR="0033212A" w:rsidRPr="0033212A" w:rsidRDefault="0033212A" w:rsidP="0033212A">
      <w:pPr>
        <w:spacing w:line="360" w:lineRule="auto"/>
        <w:rPr>
          <w:rFonts w:ascii="Times New Roman" w:hAnsi="Times New Roman" w:cs="Times New Roman"/>
        </w:rPr>
      </w:pPr>
    </w:p>
    <w:p w14:paraId="132ADFE9" w14:textId="38D251F1" w:rsidR="00477C5B" w:rsidRPr="00C24FC4" w:rsidRDefault="00477C5B" w:rsidP="007D41EC">
      <w:pPr>
        <w:pStyle w:val="ListParagraph"/>
        <w:numPr>
          <w:ilvl w:val="0"/>
          <w:numId w:val="1"/>
        </w:numPr>
        <w:spacing w:line="360" w:lineRule="auto"/>
        <w:rPr>
          <w:rFonts w:ascii="Times New Roman" w:hAnsi="Times New Roman" w:cs="Times New Roman"/>
          <w:b/>
          <w:bCs/>
        </w:rPr>
      </w:pPr>
      <w:r w:rsidRPr="00C24FC4">
        <w:rPr>
          <w:rFonts w:ascii="Times New Roman" w:hAnsi="Times New Roman" w:cs="Times New Roman"/>
          <w:b/>
          <w:bCs/>
        </w:rPr>
        <w:t>Results</w:t>
      </w:r>
    </w:p>
    <w:p w14:paraId="32C3FD72" w14:textId="34DDC4CF" w:rsidR="00BC6428" w:rsidRPr="00A01085" w:rsidRDefault="00A01085" w:rsidP="00BC6428">
      <w:pPr>
        <w:pStyle w:val="ListParagraph"/>
        <w:numPr>
          <w:ilvl w:val="1"/>
          <w:numId w:val="1"/>
        </w:numPr>
        <w:spacing w:line="360" w:lineRule="auto"/>
        <w:rPr>
          <w:rFonts w:ascii="Times New Roman" w:hAnsi="Times New Roman" w:cs="Times New Roman"/>
          <w:b/>
          <w:bCs/>
        </w:rPr>
      </w:pPr>
      <w:r w:rsidRPr="00A01085">
        <w:rPr>
          <w:rFonts w:ascii="Times New Roman" w:hAnsi="Times New Roman" w:cs="Times New Roman"/>
          <w:b/>
          <w:bCs/>
        </w:rPr>
        <w:t>Accuracy of ATL08 Canopy Height Estimation</w:t>
      </w:r>
    </w:p>
    <w:p w14:paraId="1DA9078C" w14:textId="08201174" w:rsidR="00A01085" w:rsidRDefault="00A01085" w:rsidP="00BC6428">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Study Area Homogeneity</w:t>
      </w:r>
    </w:p>
    <w:p w14:paraId="1B4D1BA1" w14:textId="05BA9139" w:rsidR="00A01085" w:rsidRDefault="00A01085" w:rsidP="00BC6428">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Reference Growth</w:t>
      </w:r>
    </w:p>
    <w:p w14:paraId="5C64616B" w14:textId="1E49641B" w:rsidR="00A01085" w:rsidRPr="00A01085" w:rsidRDefault="00A01085" w:rsidP="00BC6428">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ATL08-Derived Growth</w:t>
      </w:r>
    </w:p>
    <w:p w14:paraId="33C0BC61" w14:textId="7CB3A76C" w:rsidR="00820944" w:rsidRPr="00C24FC4" w:rsidRDefault="00820944" w:rsidP="007D41EC">
      <w:pPr>
        <w:pStyle w:val="ListParagraph"/>
        <w:numPr>
          <w:ilvl w:val="0"/>
          <w:numId w:val="1"/>
        </w:numPr>
        <w:spacing w:line="360" w:lineRule="auto"/>
        <w:rPr>
          <w:rFonts w:ascii="Times New Roman" w:hAnsi="Times New Roman" w:cs="Times New Roman"/>
          <w:b/>
          <w:bCs/>
        </w:rPr>
      </w:pPr>
      <w:r w:rsidRPr="00C24FC4">
        <w:rPr>
          <w:rFonts w:ascii="Times New Roman" w:hAnsi="Times New Roman" w:cs="Times New Roman"/>
          <w:b/>
          <w:bCs/>
        </w:rPr>
        <w:t>Discussion</w:t>
      </w:r>
    </w:p>
    <w:p w14:paraId="4A810B42" w14:textId="2C37D9F5" w:rsidR="00820944" w:rsidRPr="00C24FC4" w:rsidRDefault="00820944" w:rsidP="007D41EC">
      <w:pPr>
        <w:pStyle w:val="ListParagraph"/>
        <w:numPr>
          <w:ilvl w:val="0"/>
          <w:numId w:val="1"/>
        </w:numPr>
        <w:spacing w:line="360" w:lineRule="auto"/>
        <w:rPr>
          <w:rFonts w:ascii="Times New Roman" w:hAnsi="Times New Roman" w:cs="Times New Roman"/>
          <w:b/>
          <w:bCs/>
        </w:rPr>
      </w:pPr>
      <w:r w:rsidRPr="00C24FC4">
        <w:rPr>
          <w:rFonts w:ascii="Times New Roman" w:hAnsi="Times New Roman" w:cs="Times New Roman"/>
          <w:b/>
          <w:bCs/>
        </w:rPr>
        <w:t>Conclusion</w:t>
      </w:r>
    </w:p>
    <w:p w14:paraId="38163170" w14:textId="643DA6CF" w:rsidR="00820944"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t>Acknowledgements</w:t>
      </w:r>
    </w:p>
    <w:p w14:paraId="30580FC1" w14:textId="4BFAFCA1" w:rsidR="00820944"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lastRenderedPageBreak/>
        <w:t>CRediT authorship contribution statement</w:t>
      </w:r>
    </w:p>
    <w:p w14:paraId="5DA2EE42" w14:textId="4800AAAF" w:rsidR="00820944"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t>Funding sources</w:t>
      </w:r>
    </w:p>
    <w:p w14:paraId="781C7C6D" w14:textId="77777777" w:rsidR="00C50D20" w:rsidRDefault="00820944" w:rsidP="00C50D20">
      <w:pPr>
        <w:spacing w:line="360" w:lineRule="auto"/>
        <w:rPr>
          <w:rFonts w:ascii="Times New Roman" w:hAnsi="Times New Roman" w:cs="Times New Roman"/>
          <w:b/>
          <w:bCs/>
        </w:rPr>
      </w:pPr>
      <w:r w:rsidRPr="00C24FC4">
        <w:rPr>
          <w:rFonts w:ascii="Times New Roman" w:hAnsi="Times New Roman" w:cs="Times New Roman"/>
          <w:b/>
          <w:bCs/>
        </w:rPr>
        <w:t>Appendices</w:t>
      </w:r>
    </w:p>
    <w:p w14:paraId="6BC779D7" w14:textId="77777777" w:rsidR="00C50D20" w:rsidRDefault="00C50D20" w:rsidP="00C50D20">
      <w:pPr>
        <w:pStyle w:val="ListParagraph"/>
        <w:numPr>
          <w:ilvl w:val="0"/>
          <w:numId w:val="6"/>
        </w:numPr>
        <w:spacing w:line="360" w:lineRule="auto"/>
        <w:rPr>
          <w:rFonts w:ascii="Times New Roman" w:hAnsi="Times New Roman" w:cs="Times New Roman"/>
          <w:b/>
          <w:bCs/>
        </w:rPr>
      </w:pPr>
      <w:r w:rsidRPr="00C50D20">
        <w:rPr>
          <w:rFonts w:ascii="Times New Roman" w:hAnsi="Times New Roman" w:cs="Times New Roman"/>
          <w:b/>
          <w:bCs/>
        </w:rPr>
        <w:t>Statistical Approaches Used</w:t>
      </w:r>
    </w:p>
    <w:p w14:paraId="2BA4B958" w14:textId="55425CB8" w:rsidR="00817346" w:rsidRPr="00817346" w:rsidRDefault="000E0A48" w:rsidP="00817346">
      <w:pPr>
        <w:spacing w:line="360" w:lineRule="auto"/>
        <w:rPr>
          <w:rFonts w:ascii="Times New Roman" w:hAnsi="Times New Roman" w:cs="Times New Roman"/>
        </w:rPr>
      </w:pPr>
      <w:r>
        <w:rPr>
          <w:rFonts w:ascii="Times New Roman" w:hAnsi="Times New Roman" w:cs="Times New Roman"/>
        </w:rPr>
        <w:tab/>
      </w:r>
      <w:r w:rsidR="00817346">
        <w:rPr>
          <w:rFonts w:ascii="Times New Roman" w:hAnsi="Times New Roman" w:cs="Times New Roman"/>
        </w:rPr>
        <w:t>General descriptions for the statistical approaches used in this research are provided below. For further information, readers should refer to the references cited therein.</w:t>
      </w:r>
    </w:p>
    <w:p w14:paraId="50F5865C" w14:textId="77777777" w:rsidR="00C50D20" w:rsidRDefault="00C50D20" w:rsidP="00C50D20">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 xml:space="preserve">Linear Regression Model </w:t>
      </w:r>
    </w:p>
    <w:p w14:paraId="22DB27FA" w14:textId="0780462A" w:rsidR="00817346" w:rsidRDefault="000E0A48" w:rsidP="00817346">
      <w:pPr>
        <w:spacing w:line="360" w:lineRule="auto"/>
        <w:rPr>
          <w:rFonts w:ascii="Times New Roman" w:hAnsi="Times New Roman" w:cs="Times New Roman"/>
        </w:rPr>
      </w:pPr>
      <w:r>
        <w:rPr>
          <w:rFonts w:ascii="Times New Roman" w:hAnsi="Times New Roman" w:cs="Times New Roman"/>
        </w:rPr>
        <w:tab/>
      </w:r>
      <w:r w:rsidR="00817346">
        <w:rPr>
          <w:rFonts w:ascii="Times New Roman" w:hAnsi="Times New Roman" w:cs="Times New Roman"/>
        </w:rPr>
        <w:t xml:space="preserve">Linear regression is a statistical method that represents the relationship between a dependent and explanatory variable by fitting a linear equation to the observations </w:t>
      </w:r>
      <w:r w:rsidR="008644C1">
        <w:rPr>
          <w:rFonts w:ascii="Times New Roman" w:hAnsi="Times New Roman" w:cs="Times New Roman"/>
        </w:rPr>
        <w:fldChar w:fldCharType="begin"/>
      </w:r>
      <w:r w:rsidR="008644C1">
        <w:rPr>
          <w:rFonts w:ascii="Times New Roman" w:hAnsi="Times New Roman" w:cs="Times New Roman"/>
        </w:rPr>
        <w:instrText xml:space="preserve"> ADDIN ZOTERO_ITEM CSL_CITATION {"citationID":"QCCFayHD","properties":{"formattedCitation":"(Esri Inc., 2025)","plainCitation":"(Esri Inc., 2025)","noteIndex":0},"citationItems":[{"id":281,"uris":["http://zotero.org/users/16907877/items/8YKPZM9C"],"itemData":{"id":281,"type":"post-weblog","container-title":"Feature and Tabular Analysis toolset concepts","title":"How Linear Regression Algorithm Works","URL":"https://pro.arcgis.com/en/pro-app/latest/tool-reference/geoai/how-linear-regression-works.htm","author":[{"literal":"Esri Inc."}],"issued":{"date-parts":[["2025",4,18]]},"citation-key":"esriinc.HowLinearRegression2025"}}],"schema":"https://github.com/citation-style-language/schema/raw/master/csl-citation.json"} </w:instrText>
      </w:r>
      <w:r w:rsidR="008644C1">
        <w:rPr>
          <w:rFonts w:ascii="Times New Roman" w:hAnsi="Times New Roman" w:cs="Times New Roman"/>
        </w:rPr>
        <w:fldChar w:fldCharType="separate"/>
      </w:r>
      <w:r w:rsidR="008644C1" w:rsidRPr="008644C1">
        <w:rPr>
          <w:rFonts w:ascii="Times New Roman" w:hAnsi="Times New Roman" w:cs="Times New Roman"/>
        </w:rPr>
        <w:t>(Esri Inc., 2025)</w:t>
      </w:r>
      <w:r w:rsidR="008644C1">
        <w:rPr>
          <w:rFonts w:ascii="Times New Roman" w:hAnsi="Times New Roman" w:cs="Times New Roman"/>
        </w:rPr>
        <w:fldChar w:fldCharType="end"/>
      </w:r>
      <w:r w:rsidR="008644C1">
        <w:rPr>
          <w:rFonts w:ascii="Times New Roman" w:hAnsi="Times New Roman" w:cs="Times New Roman"/>
        </w:rPr>
        <w:t xml:space="preserve">. Linear regression employs an equation of the form: </w:t>
      </w:r>
    </w:p>
    <w:p w14:paraId="3F683528" w14:textId="0C669D39" w:rsidR="008644C1" w:rsidRPr="008644C1" w:rsidRDefault="008644C1" w:rsidP="00817346">
      <w:pPr>
        <w:spacing w:line="360" w:lineRule="auto"/>
        <w:rPr>
          <w:rFonts w:ascii="Times New Roman" w:eastAsiaTheme="minorEastAsia" w:hAnsi="Times New Roman" w:cs="Times New Roman"/>
        </w:rPr>
      </w:pPr>
      <m:oMathPara>
        <m:oMath>
          <m:r>
            <w:rPr>
              <w:rFonts w:ascii="Cambria Math" w:hAnsi="Cambria Math" w:cs="Times New Roman"/>
            </w:rPr>
            <m:t>Y=a+bX</m:t>
          </m:r>
        </m:oMath>
      </m:oMathPara>
    </w:p>
    <w:p w14:paraId="3B1B392D" w14:textId="03E70DC9" w:rsidR="008644C1" w:rsidRPr="00817346" w:rsidRDefault="003806D0" w:rsidP="00817346">
      <w:pPr>
        <w:spacing w:line="360" w:lineRule="auto"/>
        <w:rPr>
          <w:rFonts w:ascii="Times New Roman" w:hAnsi="Times New Roman" w:cs="Times New Roman"/>
        </w:rPr>
      </w:pPr>
      <w:r>
        <w:rPr>
          <w:rFonts w:ascii="Times New Roman" w:eastAsiaTheme="minorEastAsia" w:hAnsi="Times New Roman" w:cs="Times New Roman"/>
        </w:rPr>
        <w:tab/>
      </w:r>
      <w:r w:rsidR="008644C1">
        <w:rPr>
          <w:rFonts w:ascii="Times New Roman" w:eastAsiaTheme="minorEastAsia" w:hAnsi="Times New Roman" w:cs="Times New Roman"/>
        </w:rPr>
        <w:t xml:space="preserve">Where </w:t>
      </w:r>
      <w:r w:rsidR="008644C1" w:rsidRPr="008644C1">
        <w:rPr>
          <w:rFonts w:ascii="Times New Roman" w:eastAsiaTheme="minorEastAsia" w:hAnsi="Times New Roman" w:cs="Times New Roman"/>
          <w:i/>
          <w:iCs/>
        </w:rPr>
        <w:t>Y</w:t>
      </w:r>
      <w:r w:rsidR="008644C1">
        <w:rPr>
          <w:rFonts w:ascii="Times New Roman" w:eastAsiaTheme="minorEastAsia" w:hAnsi="Times New Roman" w:cs="Times New Roman"/>
        </w:rPr>
        <w:t xml:space="preserve"> is the dependent variable, </w:t>
      </w:r>
      <w:r w:rsidR="008644C1">
        <w:rPr>
          <w:rFonts w:ascii="Times New Roman" w:eastAsiaTheme="minorEastAsia" w:hAnsi="Times New Roman" w:cs="Times New Roman"/>
          <w:i/>
          <w:iCs/>
        </w:rPr>
        <w:t>X</w:t>
      </w:r>
      <w:r w:rsidR="008644C1">
        <w:rPr>
          <w:rFonts w:ascii="Times New Roman" w:eastAsiaTheme="minorEastAsia" w:hAnsi="Times New Roman" w:cs="Times New Roman"/>
        </w:rPr>
        <w:t xml:space="preserve"> is the </w:t>
      </w:r>
      <w:r w:rsidR="00787A55">
        <w:rPr>
          <w:rFonts w:ascii="Times New Roman" w:eastAsiaTheme="minorEastAsia" w:hAnsi="Times New Roman" w:cs="Times New Roman"/>
        </w:rPr>
        <w:t xml:space="preserve">explanatory variable, </w:t>
      </w:r>
      <w:r w:rsidR="00787A55">
        <w:rPr>
          <w:rFonts w:ascii="Times New Roman" w:eastAsiaTheme="minorEastAsia" w:hAnsi="Times New Roman" w:cs="Times New Roman"/>
          <w:i/>
          <w:iCs/>
        </w:rPr>
        <w:t>b</w:t>
      </w:r>
      <w:r w:rsidR="00787A55">
        <w:rPr>
          <w:rFonts w:ascii="Times New Roman" w:eastAsiaTheme="minorEastAsia" w:hAnsi="Times New Roman" w:cs="Times New Roman"/>
        </w:rPr>
        <w:t xml:space="preserve"> is the slope of the line, and </w:t>
      </w:r>
      <w:r w:rsidR="00787A55">
        <w:rPr>
          <w:rFonts w:ascii="Times New Roman" w:eastAsiaTheme="minorEastAsia" w:hAnsi="Times New Roman" w:cs="Times New Roman"/>
          <w:i/>
          <w:iCs/>
        </w:rPr>
        <w:t xml:space="preserve">a </w:t>
      </w:r>
      <w:r w:rsidR="00787A55">
        <w:rPr>
          <w:rFonts w:ascii="Times New Roman" w:eastAsiaTheme="minorEastAsia" w:hAnsi="Times New Roman" w:cs="Times New Roman"/>
        </w:rPr>
        <w:t>is the intercept (</w:t>
      </w:r>
      <w:r w:rsidR="00787A55" w:rsidRPr="00787A55">
        <w:rPr>
          <w:rFonts w:ascii="Times New Roman" w:eastAsiaTheme="minorEastAsia" w:hAnsi="Times New Roman" w:cs="Times New Roman"/>
          <w:i/>
          <w:iCs/>
        </w:rPr>
        <w:t>Y</w:t>
      </w:r>
      <w:r w:rsidR="00787A55">
        <w:rPr>
          <w:rFonts w:ascii="Times New Roman" w:eastAsiaTheme="minorEastAsia" w:hAnsi="Times New Roman" w:cs="Times New Roman"/>
        </w:rPr>
        <w:t xml:space="preserve"> </w:t>
      </w:r>
      <w:r w:rsidR="00787A55" w:rsidRPr="00787A55">
        <w:rPr>
          <w:rFonts w:ascii="Times New Roman" w:eastAsiaTheme="minorEastAsia" w:hAnsi="Times New Roman" w:cs="Times New Roman"/>
        </w:rPr>
        <w:t>when</w:t>
      </w:r>
      <w:r w:rsidR="00787A55">
        <w:rPr>
          <w:rFonts w:ascii="Times New Roman" w:eastAsiaTheme="minorEastAsia" w:hAnsi="Times New Roman" w:cs="Times New Roman"/>
          <w:i/>
          <w:iCs/>
        </w:rPr>
        <w:t xml:space="preserve"> x</w:t>
      </w:r>
      <w:r w:rsidR="00787A55">
        <w:rPr>
          <w:rFonts w:ascii="Times New Roman" w:eastAsiaTheme="minorEastAsia" w:hAnsi="Times New Roman" w:cs="Times New Roman"/>
        </w:rPr>
        <w:t xml:space="preserve"> = 0). Linear regression is often performed using a least</w:t>
      </w:r>
      <w:r w:rsidR="00937C49">
        <w:rPr>
          <w:rFonts w:ascii="Times New Roman" w:eastAsiaTheme="minorEastAsia" w:hAnsi="Times New Roman" w:cs="Times New Roman"/>
        </w:rPr>
        <w:t xml:space="preserve"> </w:t>
      </w:r>
      <w:r w:rsidR="00787A55">
        <w:rPr>
          <w:rFonts w:ascii="Times New Roman" w:eastAsiaTheme="minorEastAsia" w:hAnsi="Times New Roman" w:cs="Times New Roman"/>
        </w:rPr>
        <w:t xml:space="preserve">squares approach, where the fitted line attempts to minimize the sum of the squared residuals </w:t>
      </w:r>
      <w:r w:rsidR="00787A55">
        <w:rPr>
          <w:rFonts w:ascii="Times New Roman" w:eastAsiaTheme="minorEastAsia" w:hAnsi="Times New Roman" w:cs="Times New Roman"/>
        </w:rPr>
        <w:fldChar w:fldCharType="begin"/>
      </w:r>
      <w:r w:rsidR="00787A55">
        <w:rPr>
          <w:rFonts w:ascii="Times New Roman" w:eastAsiaTheme="minorEastAsia" w:hAnsi="Times New Roman" w:cs="Times New Roman"/>
        </w:rPr>
        <w:instrText xml:space="preserve"> ADDIN ZOTERO_ITEM CSL_CITATION {"citationID":"iFk7KAyR","properties":{"formattedCitation":"({\\i{}Linear Regression}, 1997)","plainCitation":"(Linear Regression, 1997)","noteIndex":0},"citationItems":[{"id":384,"uris":["http://zotero.org/users/16907877/items/AJFZ23KU"],"itemData":{"id":384,"type":"report","collection-title":"Course List for 1997-98","number":"101","publisher":"Department of Statistics, Yale University","title":"Linear Regression","URL":"http://www.stat.yale.edu/Courses/1997-98/101/linreg.htm","issued":{"date-parts":[["1997"]]},"citation-key":"LinearRegression1997"}}],"schema":"https://github.com/citation-style-language/schema/raw/master/csl-citation.json"} </w:instrText>
      </w:r>
      <w:r w:rsidR="00787A55">
        <w:rPr>
          <w:rFonts w:ascii="Times New Roman" w:eastAsiaTheme="minorEastAsia" w:hAnsi="Times New Roman" w:cs="Times New Roman"/>
        </w:rPr>
        <w:fldChar w:fldCharType="separate"/>
      </w:r>
      <w:r w:rsidR="00787A55" w:rsidRPr="00787A55">
        <w:rPr>
          <w:rFonts w:ascii="Times New Roman" w:hAnsi="Times New Roman" w:cs="Times New Roman"/>
          <w:kern w:val="0"/>
        </w:rPr>
        <w:t>(</w:t>
      </w:r>
      <w:r w:rsidR="00787A55" w:rsidRPr="00787A55">
        <w:rPr>
          <w:rFonts w:ascii="Times New Roman" w:hAnsi="Times New Roman" w:cs="Times New Roman"/>
          <w:i/>
          <w:iCs/>
          <w:kern w:val="0"/>
        </w:rPr>
        <w:t>Linear Regression</w:t>
      </w:r>
      <w:r w:rsidR="00787A55" w:rsidRPr="00787A55">
        <w:rPr>
          <w:rFonts w:ascii="Times New Roman" w:hAnsi="Times New Roman" w:cs="Times New Roman"/>
          <w:kern w:val="0"/>
        </w:rPr>
        <w:t>, 1997)</w:t>
      </w:r>
      <w:r w:rsidR="00787A55">
        <w:rPr>
          <w:rFonts w:ascii="Times New Roman" w:eastAsiaTheme="minorEastAsia" w:hAnsi="Times New Roman" w:cs="Times New Roman"/>
        </w:rPr>
        <w:fldChar w:fldCharType="end"/>
      </w:r>
      <w:r w:rsidR="00787A55">
        <w:rPr>
          <w:rFonts w:ascii="Times New Roman" w:eastAsiaTheme="minorEastAsia" w:hAnsi="Times New Roman" w:cs="Times New Roman"/>
        </w:rPr>
        <w:t xml:space="preserve">. However, </w:t>
      </w:r>
      <w:r w:rsidR="00937C49">
        <w:rPr>
          <w:rFonts w:ascii="Times New Roman" w:eastAsiaTheme="minorEastAsia" w:hAnsi="Times New Roman" w:cs="Times New Roman"/>
        </w:rPr>
        <w:t xml:space="preserve">least squares approaches can be highly sensitive to outliers </w:t>
      </w:r>
      <w:r w:rsidR="00937C49">
        <w:rPr>
          <w:rFonts w:ascii="Times New Roman" w:eastAsiaTheme="minorEastAsia" w:hAnsi="Times New Roman" w:cs="Times New Roman"/>
        </w:rPr>
        <w:fldChar w:fldCharType="begin"/>
      </w:r>
      <w:r w:rsidR="00937C49">
        <w:rPr>
          <w:rFonts w:ascii="Times New Roman" w:eastAsiaTheme="minorEastAsia" w:hAnsi="Times New Roman" w:cs="Times New Roman"/>
        </w:rPr>
        <w:instrText xml:space="preserve"> ADDIN ZOTERO_ITEM CSL_CITATION {"citationID":"yHVBlJK5","properties":{"formattedCitation":"(Yu and Yao, 2017)","plainCitation":"(Yu and Yao, 2017)","noteIndex":0},"citationItems":[{"id":470,"uris":["http://zotero.org/users/16907877/items/NTXR2WXA"],"itemData":{"id":470,"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a"}}],"schema":"https://github.com/citation-style-language/schema/raw/master/csl-citation.json"} </w:instrText>
      </w:r>
      <w:r w:rsidR="00937C49">
        <w:rPr>
          <w:rFonts w:ascii="Times New Roman" w:eastAsiaTheme="minorEastAsia" w:hAnsi="Times New Roman" w:cs="Times New Roman"/>
        </w:rPr>
        <w:fldChar w:fldCharType="separate"/>
      </w:r>
      <w:r w:rsidR="00937C49" w:rsidRPr="00937C49">
        <w:rPr>
          <w:rFonts w:ascii="Times New Roman" w:hAnsi="Times New Roman" w:cs="Times New Roman"/>
        </w:rPr>
        <w:t>(Yu and Yao, 2017)</w:t>
      </w:r>
      <w:r w:rsidR="00937C49">
        <w:rPr>
          <w:rFonts w:ascii="Times New Roman" w:eastAsiaTheme="minorEastAsia" w:hAnsi="Times New Roman" w:cs="Times New Roman"/>
        </w:rPr>
        <w:fldChar w:fldCharType="end"/>
      </w:r>
      <w:r w:rsidR="00937C49">
        <w:rPr>
          <w:rFonts w:ascii="Times New Roman" w:eastAsiaTheme="minorEastAsia" w:hAnsi="Times New Roman" w:cs="Times New Roman"/>
        </w:rPr>
        <w:t xml:space="preserve">, a non-trivial issue in the context of canopy height estimation using LiDAR which may generate errant returns. The least squares estimation of a regression slope is ultimately a </w:t>
      </w:r>
      <w:r w:rsidR="00937C49">
        <w:rPr>
          <w:rFonts w:ascii="Times New Roman" w:eastAsiaTheme="minorEastAsia" w:hAnsi="Times New Roman" w:cs="Times New Roman"/>
          <w:i/>
          <w:iCs/>
        </w:rPr>
        <w:t>weighted average</w:t>
      </w:r>
      <w:r w:rsidR="00937C49">
        <w:rPr>
          <w:rFonts w:ascii="Times New Roman" w:eastAsiaTheme="minorEastAsia" w:hAnsi="Times New Roman" w:cs="Times New Roman"/>
        </w:rPr>
        <w:t xml:space="preserve"> of pairwise slopes </w:t>
      </w:r>
      <w:r w:rsidR="00937C49">
        <w:rPr>
          <w:rFonts w:ascii="Times New Roman" w:eastAsiaTheme="minorEastAsia" w:hAnsi="Times New Roman" w:cs="Times New Roman"/>
        </w:rPr>
        <w:fldChar w:fldCharType="begin"/>
      </w:r>
      <w:r w:rsidR="00937C49">
        <w:rPr>
          <w:rFonts w:ascii="Times New Roman" w:eastAsiaTheme="minorEastAsia" w:hAnsi="Times New Roman" w:cs="Times New Roman"/>
        </w:rPr>
        <w:instrText xml:space="preserve"> ADDIN ZOTERO_ITEM CSL_CITATION {"citationID":"XsByw8NG","properties":{"formattedCitation":"(Goldstein-Greenwood, 2023)","plainCitation":"(Goldstein-Greenwood, 2023)","noteIndex":0},"citationItems":[{"id":305,"uris":["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rsidR="00937C49">
        <w:rPr>
          <w:rFonts w:ascii="Times New Roman" w:eastAsiaTheme="minorEastAsia" w:hAnsi="Times New Roman" w:cs="Times New Roman"/>
        </w:rPr>
        <w:fldChar w:fldCharType="separate"/>
      </w:r>
      <w:r w:rsidR="00937C49" w:rsidRPr="00937C49">
        <w:rPr>
          <w:rFonts w:ascii="Times New Roman" w:hAnsi="Times New Roman" w:cs="Times New Roman"/>
        </w:rPr>
        <w:t>(Goldstein-Greenwood, 2023)</w:t>
      </w:r>
      <w:r w:rsidR="00937C49">
        <w:rPr>
          <w:rFonts w:ascii="Times New Roman" w:eastAsiaTheme="minorEastAsia" w:hAnsi="Times New Roman" w:cs="Times New Roman"/>
        </w:rPr>
        <w:fldChar w:fldCharType="end"/>
      </w:r>
      <w:r w:rsidR="00937C49">
        <w:rPr>
          <w:rFonts w:ascii="Times New Roman" w:eastAsiaTheme="minorEastAsia" w:hAnsi="Times New Roman" w:cs="Times New Roman"/>
        </w:rPr>
        <w:t>, and an extreme slope value between a data point and an outlier may strongly influence the slope estimate. As such, this research will employ a method of robust regression</w:t>
      </w:r>
      <w:r w:rsidR="009F0ED6">
        <w:rPr>
          <w:rFonts w:ascii="Times New Roman" w:eastAsiaTheme="minorEastAsia" w:hAnsi="Times New Roman" w:cs="Times New Roman"/>
        </w:rPr>
        <w:t xml:space="preserve">—the Theil-Sen regression </w:t>
      </w:r>
      <w:r w:rsidR="003D0E60">
        <w:rPr>
          <w:rFonts w:ascii="Times New Roman" w:eastAsiaTheme="minorEastAsia" w:hAnsi="Times New Roman" w:cs="Times New Roman"/>
        </w:rPr>
        <w:fldChar w:fldCharType="begin"/>
      </w:r>
      <w:r w:rsidR="003D0E60">
        <w:rPr>
          <w:rFonts w:ascii="Times New Roman" w:eastAsiaTheme="minorEastAsia" w:hAnsi="Times New Roman" w:cs="Times New Roman"/>
        </w:rPr>
        <w:instrText xml:space="preserve"> ADDIN ZOTERO_ITEM CSL_CITATION {"citationID":"kCEHmhDA","properties":{"formattedCitation":"(Sen, 1968; Theil, 1992)","plainCitation":"(Sen, 1968; Theil, 1992)","noteIndex":0},"citationItems":[{"id":472,"uris":["http://zotero.org/users/16907877/items/WWRRXESD"],"itemData":{"id":472,"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a"}},{"id":473,"uris":["http://zotero.org/users/16907877/items/N3YP44B4"],"itemData":{"id":473,"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8,3]]},"issued":{"date-parts":[["1992"]]},"citation-key":"theilRankInvariantMethodLinear1992a"}}],"schema":"https://github.com/citation-style-language/schema/raw/master/csl-citation.json"} </w:instrText>
      </w:r>
      <w:r w:rsidR="003D0E60">
        <w:rPr>
          <w:rFonts w:ascii="Times New Roman" w:eastAsiaTheme="minorEastAsia" w:hAnsi="Times New Roman" w:cs="Times New Roman"/>
        </w:rPr>
        <w:fldChar w:fldCharType="separate"/>
      </w:r>
      <w:r w:rsidR="003D0E60" w:rsidRPr="003D0E60">
        <w:rPr>
          <w:rFonts w:ascii="Times New Roman" w:hAnsi="Times New Roman" w:cs="Times New Roman"/>
        </w:rPr>
        <w:t>(Sen, 1968; Theil, 1992)</w:t>
      </w:r>
      <w:r w:rsidR="003D0E60">
        <w:rPr>
          <w:rFonts w:ascii="Times New Roman" w:eastAsiaTheme="minorEastAsia" w:hAnsi="Times New Roman" w:cs="Times New Roman"/>
        </w:rPr>
        <w:fldChar w:fldCharType="end"/>
      </w:r>
      <w:r w:rsidR="003D0E60">
        <w:rPr>
          <w:rFonts w:ascii="Times New Roman" w:eastAsiaTheme="minorEastAsia" w:hAnsi="Times New Roman" w:cs="Times New Roman"/>
        </w:rPr>
        <w:t xml:space="preserve">. The Theil-Sen regression calculates the slope between a predictor and response variable as the </w:t>
      </w:r>
      <w:r w:rsidR="003D0E60">
        <w:rPr>
          <w:rFonts w:ascii="Times New Roman" w:eastAsiaTheme="minorEastAsia" w:hAnsi="Times New Roman" w:cs="Times New Roman"/>
          <w:i/>
          <w:iCs/>
        </w:rPr>
        <w:t xml:space="preserve">median </w:t>
      </w:r>
      <w:r w:rsidR="003D0E60">
        <w:rPr>
          <w:rFonts w:ascii="Times New Roman" w:eastAsiaTheme="minorEastAsia" w:hAnsi="Times New Roman" w:cs="Times New Roman"/>
        </w:rPr>
        <w:t xml:space="preserve">of slopes between each pair of points in the dataset, providing a correlation estimate that is less sensitive to outliers. </w:t>
      </w:r>
    </w:p>
    <w:p w14:paraId="723AB242" w14:textId="1F6A4E7A" w:rsidR="00D41889" w:rsidRDefault="00C50D20" w:rsidP="00D41889">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Equivalence Test</w:t>
      </w:r>
    </w:p>
    <w:p w14:paraId="767B48AA" w14:textId="7C378E4D" w:rsidR="00D41889" w:rsidRDefault="000E0A48" w:rsidP="00D41889">
      <w:pPr>
        <w:spacing w:line="360" w:lineRule="auto"/>
        <w:rPr>
          <w:rFonts w:ascii="Times New Roman" w:hAnsi="Times New Roman" w:cs="Times New Roman"/>
        </w:rPr>
      </w:pPr>
      <w:r>
        <w:rPr>
          <w:rFonts w:ascii="Times New Roman" w:hAnsi="Times New Roman" w:cs="Times New Roman"/>
        </w:rPr>
        <w:tab/>
      </w:r>
      <w:r w:rsidR="00D41889">
        <w:rPr>
          <w:rFonts w:ascii="Times New Roman" w:hAnsi="Times New Roman" w:cs="Times New Roman"/>
        </w:rPr>
        <w:t xml:space="preserve">An insignificant p-value of a null-hypothesis test simply indicates the absence of evidence of a difference between treatments, which is not the same as stating equivalence between treatments </w:t>
      </w:r>
      <w:r w:rsidR="00D41889">
        <w:rPr>
          <w:rFonts w:ascii="Times New Roman" w:hAnsi="Times New Roman" w:cs="Times New Roman"/>
        </w:rPr>
        <w:fldChar w:fldCharType="begin"/>
      </w:r>
      <w:r w:rsidR="00D41889">
        <w:rPr>
          <w:rFonts w:ascii="Times New Roman" w:hAnsi="Times New Roman" w:cs="Times New Roman"/>
        </w:rPr>
        <w:instrText xml:space="preserve"> ADDIN ZOTERO_ITEM CSL_CITATION {"citationID":"MiQ7XsRJ","properties":{"formattedCitation":"(Altman and Bland, 1995)","plainCitation":"(Altman and Bland, 1995)","noteIndex":0},"citationItems":[{"id":313,"uris":["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rsidR="00D41889">
        <w:rPr>
          <w:rFonts w:ascii="Times New Roman" w:hAnsi="Times New Roman" w:cs="Times New Roman"/>
        </w:rPr>
        <w:fldChar w:fldCharType="separate"/>
      </w:r>
      <w:r w:rsidR="00D41889" w:rsidRPr="00D41889">
        <w:rPr>
          <w:rFonts w:ascii="Times New Roman" w:hAnsi="Times New Roman" w:cs="Times New Roman"/>
        </w:rPr>
        <w:t>(Altman and Bland, 1995)</w:t>
      </w:r>
      <w:r w:rsidR="00D41889">
        <w:rPr>
          <w:rFonts w:ascii="Times New Roman" w:hAnsi="Times New Roman" w:cs="Times New Roman"/>
        </w:rPr>
        <w:fldChar w:fldCharType="end"/>
      </w:r>
      <w:r w:rsidR="00D41889">
        <w:rPr>
          <w:rFonts w:ascii="Times New Roman" w:hAnsi="Times New Roman" w:cs="Times New Roman"/>
        </w:rPr>
        <w:t xml:space="preserve">. Failure in rejecting the null hypothesis does not </w:t>
      </w:r>
      <w:r w:rsidR="00D41889">
        <w:rPr>
          <w:rFonts w:ascii="Times New Roman" w:hAnsi="Times New Roman" w:cs="Times New Roman"/>
        </w:rPr>
        <w:lastRenderedPageBreak/>
        <w:t>automatically make it true, but merely shows insufficient evidence to support the alternate hypothesi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QWKHvPGg","properties":{"formattedCitation":"(Wachs, 2015)","plainCitation":"(Wachs, 2015)","noteIndex":0},"citationItems":[{"id":315,"uris":["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rPr>
          <w:rFonts w:ascii="Times New Roman" w:hAnsi="Times New Roman" w:cs="Times New Roman"/>
        </w:rPr>
        <w:fldChar w:fldCharType="separate"/>
      </w:r>
      <w:r w:rsidRPr="000E0A48">
        <w:rPr>
          <w:rFonts w:ascii="Times New Roman" w:hAnsi="Times New Roman" w:cs="Times New Roman"/>
        </w:rPr>
        <w:t>(Wachs, 2015)</w:t>
      </w:r>
      <w:r>
        <w:rPr>
          <w:rFonts w:ascii="Times New Roman" w:hAnsi="Times New Roman" w:cs="Times New Roman"/>
        </w:rPr>
        <w:fldChar w:fldCharType="end"/>
      </w:r>
      <w:r>
        <w:rPr>
          <w:rFonts w:ascii="Times New Roman" w:hAnsi="Times New Roman" w:cs="Times New Roman"/>
        </w:rPr>
        <w:t xml:space="preserve">. More plainly, absence of evidence is not evidence of absence. </w:t>
      </w:r>
    </w:p>
    <w:p w14:paraId="41088D34" w14:textId="721A0611" w:rsidR="008C3319" w:rsidRDefault="000E0A48" w:rsidP="00D41889">
      <w:pPr>
        <w:spacing w:line="360" w:lineRule="auto"/>
        <w:rPr>
          <w:rFonts w:ascii="Times New Roman" w:hAnsi="Times New Roman" w:cs="Times New Roman"/>
        </w:rPr>
      </w:pPr>
      <w:r>
        <w:rPr>
          <w:rFonts w:ascii="Times New Roman" w:hAnsi="Times New Roman" w:cs="Times New Roman"/>
        </w:rPr>
        <w:tab/>
        <w:t xml:space="preserve">An equivalence test is a subtype of interval hypothesis testing which tests the null hypothesis that the </w:t>
      </w:r>
      <w:r w:rsidR="00504E7C">
        <w:rPr>
          <w:rFonts w:ascii="Times New Roman" w:hAnsi="Times New Roman" w:cs="Times New Roman"/>
        </w:rPr>
        <w:t xml:space="preserve">difference between group means are larger than a margin of tolerable difference </w:t>
      </w:r>
      <w:r w:rsidR="00504E7C">
        <w:rPr>
          <w:rFonts w:ascii="Times New Roman" w:hAnsi="Times New Roman" w:cs="Times New Roman"/>
        </w:rPr>
        <w:fldChar w:fldCharType="begin"/>
      </w:r>
      <w:r w:rsidR="00504E7C">
        <w:rPr>
          <w:rFonts w:ascii="Times New Roman" w:hAnsi="Times New Roman" w:cs="Times New Roman"/>
        </w:rPr>
        <w:instrText xml:space="preserve"> ADDIN ZOTERO_ITEM CSL_CITATION {"citationID":"Tu4pc7yR","properties":{"formattedCitation":"(Shtaynberger and Bar, 2023)","plainCitation":"(Shtaynberger and Bar, 2023)","noteIndex":0},"citationItems":[{"id":310,"uris":["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rsidR="00504E7C">
        <w:rPr>
          <w:rFonts w:ascii="Times New Roman" w:hAnsi="Times New Roman" w:cs="Times New Roman"/>
        </w:rPr>
        <w:fldChar w:fldCharType="separate"/>
      </w:r>
      <w:r w:rsidR="00504E7C" w:rsidRPr="00504E7C">
        <w:rPr>
          <w:rFonts w:ascii="Times New Roman" w:hAnsi="Times New Roman" w:cs="Times New Roman"/>
        </w:rPr>
        <w:t>(Shtaynberger and Bar, 2023)</w:t>
      </w:r>
      <w:r w:rsidR="00504E7C">
        <w:rPr>
          <w:rFonts w:ascii="Times New Roman" w:hAnsi="Times New Roman" w:cs="Times New Roman"/>
        </w:rPr>
        <w:fldChar w:fldCharType="end"/>
      </w:r>
      <w:r w:rsidR="00504E7C">
        <w:rPr>
          <w:rFonts w:ascii="Times New Roman" w:hAnsi="Times New Roman" w:cs="Times New Roman"/>
        </w:rPr>
        <w:t xml:space="preserve">. Equivalence tests are used to show that </w:t>
      </w:r>
      <w:r w:rsidR="008C3319">
        <w:rPr>
          <w:rFonts w:ascii="Times New Roman" w:hAnsi="Times New Roman" w:cs="Times New Roman"/>
        </w:rPr>
        <w:t xml:space="preserve">group means are equivalent within a margin that is practically important, as it is never truly possible to show that an effect size </w:t>
      </w:r>
      <w:bookmarkStart w:id="0" w:name="_Hlk205128747"/>
      <w:r w:rsidR="008C3319" w:rsidRPr="008C3319">
        <w:rPr>
          <w:rFonts w:ascii="Times New Roman" w:hAnsi="Times New Roman" w:cs="Times New Roman"/>
        </w:rPr>
        <w:t>(Δ)</w:t>
      </w:r>
      <w:r w:rsidR="008C3319">
        <w:rPr>
          <w:rFonts w:ascii="Times New Roman" w:hAnsi="Times New Roman" w:cs="Times New Roman"/>
        </w:rPr>
        <w:t xml:space="preserve"> </w:t>
      </w:r>
      <w:bookmarkEnd w:id="0"/>
      <w:r w:rsidR="008C3319">
        <w:rPr>
          <w:rFonts w:ascii="Times New Roman" w:hAnsi="Times New Roman" w:cs="Times New Roman"/>
        </w:rPr>
        <w:t xml:space="preserve">is zero </w:t>
      </w:r>
      <w:r w:rsidR="008C3319">
        <w:rPr>
          <w:rFonts w:ascii="Times New Roman" w:hAnsi="Times New Roman" w:cs="Times New Roman"/>
        </w:rPr>
        <w:fldChar w:fldCharType="begin"/>
      </w:r>
      <w:r w:rsidR="008C3319">
        <w:rPr>
          <w:rFonts w:ascii="Times New Roman" w:hAnsi="Times New Roman" w:cs="Times New Roman"/>
        </w:rPr>
        <w:instrText xml:space="preserve"> ADDIN ZOTERO_ITEM CSL_CITATION {"citationID":"VIbsRiyR","properties":{"formattedCitation":"(Lakens, 2022)","plainCitation":"(Lakens, 2022)","noteIndex":0},"citationItems":[{"id":474,"uris":["http://zotero.org/users/16907877/items/73Y45M8A"],"itemData":{"id":474,"type":"software","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publisher":"Zenodo","source":"DOI.org (Datacite)","title":"Improving Your Statistical Inferences","URL":"https://zenodo.org/record/6409077","version":"v1.0.0","author":[{"family":"Lakens","given":"Daniël"}],"accessed":{"date-parts":[["2025",8,3]]},"issued":{"date-parts":[["2022",4,3]]},"citation-key":"lakensImprovingYourStatistical2022a"}}],"schema":"https://github.com/citation-style-language/schema/raw/master/csl-citation.json"} </w:instrText>
      </w:r>
      <w:r w:rsidR="008C3319">
        <w:rPr>
          <w:rFonts w:ascii="Times New Roman" w:hAnsi="Times New Roman" w:cs="Times New Roman"/>
        </w:rPr>
        <w:fldChar w:fldCharType="separate"/>
      </w:r>
      <w:r w:rsidR="008C3319" w:rsidRPr="008C3319">
        <w:rPr>
          <w:rFonts w:ascii="Times New Roman" w:hAnsi="Times New Roman" w:cs="Times New Roman"/>
        </w:rPr>
        <w:t>(Lakens, 2022)</w:t>
      </w:r>
      <w:r w:rsidR="008C3319">
        <w:rPr>
          <w:rFonts w:ascii="Times New Roman" w:hAnsi="Times New Roman" w:cs="Times New Roman"/>
        </w:rPr>
        <w:fldChar w:fldCharType="end"/>
      </w:r>
      <w:r w:rsidR="008C3319">
        <w:rPr>
          <w:rFonts w:ascii="Times New Roman" w:hAnsi="Times New Roman" w:cs="Times New Roman"/>
        </w:rPr>
        <w:t xml:space="preserve">. As such, when reporting the results of an equivalence test it is common practice to report the equivalence margin the data is tested against. </w:t>
      </w:r>
    </w:p>
    <w:p w14:paraId="5D50DCD1" w14:textId="31982A3C" w:rsidR="00AF43EE" w:rsidRDefault="00AF43EE" w:rsidP="00D41889">
      <w:pPr>
        <w:spacing w:line="360" w:lineRule="auto"/>
        <w:rPr>
          <w:rFonts w:ascii="Times New Roman" w:hAnsi="Times New Roman" w:cs="Times New Roman"/>
        </w:rPr>
      </w:pPr>
      <w:r>
        <w:rPr>
          <w:rFonts w:ascii="Times New Roman" w:hAnsi="Times New Roman" w:cs="Times New Roman"/>
        </w:rPr>
        <w:tab/>
        <w:t xml:space="preserve">This research </w:t>
      </w:r>
      <w:r w:rsidR="00831EAF">
        <w:rPr>
          <w:rFonts w:ascii="Times New Roman" w:hAnsi="Times New Roman" w:cs="Times New Roman"/>
        </w:rPr>
        <w:t xml:space="preserve">will employ a two one-sided tests procedure for equivalence testing. In this procedure, the smallest effect size of interest is specified with an upper </w:t>
      </w:r>
      <w:r w:rsidR="00831EAF" w:rsidRPr="008C3319">
        <w:rPr>
          <w:rFonts w:ascii="Times New Roman" w:hAnsi="Times New Roman" w:cs="Times New Roman"/>
        </w:rPr>
        <w:t>(Δ</w:t>
      </w:r>
      <w:r w:rsidR="006402B3">
        <w:rPr>
          <w:rFonts w:ascii="Times New Roman" w:hAnsi="Times New Roman" w:cs="Times New Roman"/>
          <w:vertAlign w:val="subscript"/>
        </w:rPr>
        <w:t>U</w:t>
      </w:r>
      <w:r w:rsidR="00831EAF" w:rsidRPr="008C3319">
        <w:rPr>
          <w:rFonts w:ascii="Times New Roman" w:hAnsi="Times New Roman" w:cs="Times New Roman"/>
        </w:rPr>
        <w:t>)</w:t>
      </w:r>
      <w:r w:rsidR="00831EAF">
        <w:rPr>
          <w:rFonts w:ascii="Times New Roman" w:hAnsi="Times New Roman" w:cs="Times New Roman"/>
        </w:rPr>
        <w:t xml:space="preserve"> and lower </w:t>
      </w:r>
      <w:r w:rsidR="006402B3" w:rsidRPr="008C3319">
        <w:rPr>
          <w:rFonts w:ascii="Times New Roman" w:hAnsi="Times New Roman" w:cs="Times New Roman"/>
        </w:rPr>
        <w:t>(Δ</w:t>
      </w:r>
      <w:r w:rsidR="006402B3">
        <w:rPr>
          <w:rFonts w:ascii="Times New Roman" w:hAnsi="Times New Roman" w:cs="Times New Roman"/>
          <w:vertAlign w:val="subscript"/>
        </w:rPr>
        <w:t>L</w:t>
      </w:r>
      <w:r w:rsidR="006402B3" w:rsidRPr="008C3319">
        <w:rPr>
          <w:rFonts w:ascii="Times New Roman" w:hAnsi="Times New Roman" w:cs="Times New Roman"/>
        </w:rPr>
        <w:t>)</w:t>
      </w:r>
      <w:r w:rsidR="006402B3">
        <w:rPr>
          <w:rFonts w:ascii="Times New Roman" w:hAnsi="Times New Roman" w:cs="Times New Roman"/>
        </w:rPr>
        <w:t xml:space="preserve"> </w:t>
      </w:r>
      <w:r w:rsidR="00831EAF">
        <w:rPr>
          <w:rFonts w:ascii="Times New Roman" w:hAnsi="Times New Roman" w:cs="Times New Roman"/>
        </w:rPr>
        <w:t>bound of equivalence</w:t>
      </w:r>
      <w:r w:rsidR="006402B3">
        <w:rPr>
          <w:rFonts w:ascii="Times New Roman" w:hAnsi="Times New Roman" w:cs="Times New Roman"/>
        </w:rPr>
        <w:t xml:space="preserve">. Two one-sided tests utilize </w:t>
      </w:r>
      <w:r w:rsidR="00F13A95">
        <w:rPr>
          <w:rFonts w:ascii="Times New Roman" w:hAnsi="Times New Roman" w:cs="Times New Roman"/>
        </w:rPr>
        <w:t xml:space="preserve">two composite null hypotheses </w:t>
      </w:r>
      <w:r w:rsidR="00F13A95">
        <w:rPr>
          <w:rFonts w:ascii="Times New Roman" w:hAnsi="Times New Roman" w:cs="Times New Roman"/>
        </w:rPr>
        <w:fldChar w:fldCharType="begin"/>
      </w:r>
      <w:r w:rsidR="00F13A95">
        <w:rPr>
          <w:rFonts w:ascii="Times New Roman" w:hAnsi="Times New Roman" w:cs="Times New Roman"/>
        </w:rPr>
        <w:instrText xml:space="preserve"> ADDIN ZOTERO_ITEM CSL_CITATION {"citationID":"QI5EOD5W","properties":{"formattedCitation":"(Lakens, 2017)","plainCitation":"(Lakens, 2017)","noteIndex":0},"citationItems":[{"id":468,"uris":["http://zotero.org/users/16907877/items/6C9RP7TI"],"itemData":{"id":468,"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t-Tests, Correlations, and Meta-Analyses","title-short":"Equivalence Tests","volume":"8","author":[{"family":"Lakens","given":"Daniël"}],"issued":{"date-parts":[["2017",5]]},"citation-key":"lakensEquivalenceTestsPractical2017a"}}],"schema":"https://github.com/citation-style-language/schema/raw/master/csl-citation.json"} </w:instrText>
      </w:r>
      <w:r w:rsidR="00F13A95">
        <w:rPr>
          <w:rFonts w:ascii="Times New Roman" w:hAnsi="Times New Roman" w:cs="Times New Roman"/>
        </w:rPr>
        <w:fldChar w:fldCharType="separate"/>
      </w:r>
      <w:r w:rsidR="00F13A95" w:rsidRPr="00F13A95">
        <w:rPr>
          <w:rFonts w:ascii="Times New Roman" w:hAnsi="Times New Roman" w:cs="Times New Roman"/>
        </w:rPr>
        <w:t>(Lakens, 2017)</w:t>
      </w:r>
      <w:r w:rsidR="00F13A95">
        <w:rPr>
          <w:rFonts w:ascii="Times New Roman" w:hAnsi="Times New Roman" w:cs="Times New Roman"/>
        </w:rPr>
        <w:fldChar w:fldCharType="end"/>
      </w:r>
      <w:r w:rsidR="00F13A95">
        <w:rPr>
          <w:rFonts w:ascii="Times New Roman" w:hAnsi="Times New Roman" w:cs="Times New Roman"/>
        </w:rPr>
        <w:t xml:space="preserve">, following the formulas: </w:t>
      </w:r>
    </w:p>
    <w:p w14:paraId="3476EB4D" w14:textId="7A4554E2" w:rsidR="006C163D" w:rsidRPr="006C163D" w:rsidRDefault="00000000" w:rsidP="006C163D">
      <w:pPr>
        <w:spacing w:line="360" w:lineRule="auto"/>
        <w:rPr>
          <w:rFonts w:ascii="Times New Roman" w:eastAsiaTheme="minorEastAsia" w:hAnsi="Times New Roman" w:cs="Times New Roman"/>
        </w:rPr>
      </w:pPr>
      <m:oMathPara>
        <m:oMath>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H0</m:t>
                    </m:r>
                  </m:e>
                  <m:sub>
                    <m:r>
                      <w:rPr>
                        <w:rFonts w:ascii="Cambria Math" w:hAnsi="Cambria Math" w:cs="Times New Roman"/>
                      </w:rPr>
                      <m:t>1</m:t>
                    </m:r>
                  </m:sub>
                </m:sSub>
                <m:r>
                  <w:rPr>
                    <w:rFonts w:ascii="Cambria Math" w:hAnsi="Cambria Math" w:cs="Times New Roman"/>
                  </w:rPr>
                  <m:t xml:space="preserve">: </m:t>
                </m:r>
                <m:r>
                  <m:rPr>
                    <m:sty m:val="p"/>
                  </m:rPr>
                  <w:rPr>
                    <w:rFonts w:ascii="Cambria Math" w:hAnsi="Cambria Math" w:cs="Times New Roman"/>
                  </w:rPr>
                  <m:t>Δ&lt;-</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L</m:t>
                    </m:r>
                  </m:sub>
                </m:sSub>
                <m:r>
                  <m:rPr>
                    <m:sty m:val="p"/>
                  </m:rPr>
                  <w:rPr>
                    <w:rFonts w:ascii="Cambria Math" w:hAnsi="Cambria Math" w:cs="Times New Roman"/>
                  </w:rPr>
                  <m:t xml:space="preserve"> </m:t>
                </m:r>
              </m:e>
            </m:mr>
            <m:mr>
              <m:e>
                <m:r>
                  <w:rPr>
                    <w:rFonts w:ascii="Cambria Math" w:hAnsi="Cambria Math" w:cs="Times New Roman"/>
                  </w:rPr>
                  <m:t>and</m:t>
                </m:r>
              </m:e>
            </m:mr>
            <m:mr>
              <m:e>
                <m:sSub>
                  <m:sSubPr>
                    <m:ctrlPr>
                      <w:rPr>
                        <w:rFonts w:ascii="Cambria Math" w:hAnsi="Cambria Math" w:cs="Times New Roman"/>
                        <w:i/>
                      </w:rPr>
                    </m:ctrlPr>
                  </m:sSubPr>
                  <m:e>
                    <m:r>
                      <w:rPr>
                        <w:rFonts w:ascii="Cambria Math" w:hAnsi="Cambria Math" w:cs="Times New Roman"/>
                      </w:rPr>
                      <m:t>H0</m:t>
                    </m:r>
                  </m:e>
                  <m:sub>
                    <m:r>
                      <w:rPr>
                        <w:rFonts w:ascii="Cambria Math" w:hAnsi="Cambria Math" w:cs="Times New Roman"/>
                      </w:rPr>
                      <m:t>2</m:t>
                    </m:r>
                  </m:sub>
                </m:sSub>
                <m:r>
                  <m:rPr>
                    <m:sty m:val="p"/>
                  </m:rPr>
                  <w:rPr>
                    <w:rFonts w:ascii="Cambria Math" w:hAnsi="Cambria Math" w:cs="Times New Roman"/>
                  </w:rPr>
                  <m:t>: Δ&gt;</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U</m:t>
                    </m:r>
                  </m:sub>
                </m:sSub>
              </m:e>
            </m:mr>
          </m:m>
        </m:oMath>
      </m:oMathPara>
    </w:p>
    <w:p w14:paraId="3E93144F" w14:textId="08AB07FA" w:rsidR="006C163D" w:rsidRPr="006C163D" w:rsidRDefault="006C163D" w:rsidP="006C163D">
      <w:pPr>
        <w:spacing w:line="360" w:lineRule="auto"/>
        <w:rPr>
          <w:rFonts w:ascii="Times New Roman" w:eastAsiaTheme="minorEastAsia" w:hAnsi="Times New Roman" w:cs="Times New Roman"/>
        </w:rPr>
      </w:pPr>
      <w:r>
        <w:rPr>
          <w:rFonts w:ascii="Times New Roman" w:eastAsiaTheme="minorEastAsia" w:hAnsi="Times New Roman" w:cs="Times New Roman"/>
        </w:rPr>
        <w:tab/>
        <w:t>With this setup, we reject the presence of meaningful effects only if both tests yield values below 0.05</w:t>
      </w:r>
      <w:r w:rsidR="00534EAD">
        <w:rPr>
          <w:rFonts w:ascii="Times New Roman" w:eastAsiaTheme="minorEastAsia" w:hAnsi="Times New Roman" w:cs="Times New Roman"/>
        </w:rPr>
        <w:t xml:space="preserve"> </w:t>
      </w:r>
      <w:r w:rsidR="00534EAD">
        <w:rPr>
          <w:rFonts w:ascii="Times New Roman" w:eastAsiaTheme="minorEastAsia" w:hAnsi="Times New Roman" w:cs="Times New Roman"/>
        </w:rPr>
        <w:fldChar w:fldCharType="begin"/>
      </w:r>
      <w:r w:rsidR="00534EAD">
        <w:rPr>
          <w:rFonts w:ascii="Times New Roman" w:eastAsiaTheme="minorEastAsia" w:hAnsi="Times New Roman" w:cs="Times New Roman"/>
        </w:rPr>
        <w:instrText xml:space="preserve"> ADDIN ZOTERO_ITEM CSL_CITATION {"citationID":"2ZMOApOF","properties":{"formattedCitation":"(Lakens, 2022)","plainCitation":"(Lakens, 2022)","noteIndex":0},"citationItems":[{"id":474,"uris":["http://zotero.org/users/16907877/items/73Y45M8A"],"itemData":{"id":474,"type":"software","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publisher":"Zenodo","source":"DOI.org (Datacite)","title":"Improving Your Statistical Inferences","URL":"https://zenodo.org/record/6409077","version":"v1.0.0","author":[{"family":"Lakens","given":"Daniël"}],"accessed":{"date-parts":[["2025",8,3]]},"issued":{"date-parts":[["2022",4,3]]},"citation-key":"lakensImprovingYourStatistical2022a"}}],"schema":"https://github.com/citation-style-language/schema/raw/master/csl-citation.json"} </w:instrText>
      </w:r>
      <w:r w:rsidR="00534EAD">
        <w:rPr>
          <w:rFonts w:ascii="Times New Roman" w:eastAsiaTheme="minorEastAsia" w:hAnsi="Times New Roman" w:cs="Times New Roman"/>
        </w:rPr>
        <w:fldChar w:fldCharType="separate"/>
      </w:r>
      <w:r w:rsidR="00534EAD" w:rsidRPr="00534EAD">
        <w:rPr>
          <w:rFonts w:ascii="Times New Roman" w:hAnsi="Times New Roman" w:cs="Times New Roman"/>
        </w:rPr>
        <w:t>(Lakens, 2022)</w:t>
      </w:r>
      <w:r w:rsidR="00534EAD">
        <w:rPr>
          <w:rFonts w:ascii="Times New Roman" w:eastAsiaTheme="minorEastAsia" w:hAnsi="Times New Roman" w:cs="Times New Roman"/>
        </w:rPr>
        <w:fldChar w:fldCharType="end"/>
      </w:r>
      <w:r w:rsidR="00534EAD">
        <w:rPr>
          <w:rFonts w:ascii="Times New Roman" w:eastAsiaTheme="minorEastAsia" w:hAnsi="Times New Roman" w:cs="Times New Roman"/>
        </w:rPr>
        <w:t xml:space="preserve">, </w:t>
      </w:r>
      <w:r w:rsidR="008C0CE7">
        <w:rPr>
          <w:rFonts w:ascii="Times New Roman" w:eastAsiaTheme="minorEastAsia" w:hAnsi="Times New Roman" w:cs="Times New Roman"/>
        </w:rPr>
        <w:t xml:space="preserve">and consider the groups practically equivalent within the margin provided </w:t>
      </w:r>
      <w:r w:rsidR="008C0CE7">
        <w:rPr>
          <w:rFonts w:ascii="Times New Roman" w:eastAsiaTheme="minorEastAsia" w:hAnsi="Times New Roman" w:cs="Times New Roman"/>
        </w:rPr>
        <w:fldChar w:fldCharType="begin"/>
      </w:r>
      <w:r w:rsidR="00522CAB">
        <w:rPr>
          <w:rFonts w:ascii="Times New Roman" w:eastAsiaTheme="minorEastAsia" w:hAnsi="Times New Roman" w:cs="Times New Roman"/>
        </w:rPr>
        <w:instrText xml:space="preserve"> ADDIN ZOTERO_ITEM CSL_CITATION {"citationID":"GSxAo6Ll","properties":{"formattedCitation":"(JMP Statistical Discovery LLC, 2024)","plainCitation":"(JMP Statistical Discovery LLC, 2024)","noteIndex":0},"citationItems":[{"id":323,"uris":["http://zotero.org/users/16907877/items/PLZHEM8V"],"itemData":{"id":323,"type":"webpage","title":"Equivalence Test Reports","URL":"https://www.jmp.com/support/help/en/18.1/index.shtml#page/jmp/equivalence-test-reports.shtml","author":[{"literal":"JMP Statistical Discovery LLC"}],"issued":{"date-parts":[["2024",6,27]]},"citation-key":"jmpstatisticaldiscoveryllcEquivalenceTestReports2024"}}],"schema":"https://github.com/citation-style-language/schema/raw/master/csl-citation.json"} </w:instrText>
      </w:r>
      <w:r w:rsidR="008C0CE7">
        <w:rPr>
          <w:rFonts w:ascii="Times New Roman" w:eastAsiaTheme="minorEastAsia" w:hAnsi="Times New Roman" w:cs="Times New Roman"/>
        </w:rPr>
        <w:fldChar w:fldCharType="separate"/>
      </w:r>
      <w:r w:rsidR="00522CAB" w:rsidRPr="00522CAB">
        <w:rPr>
          <w:rFonts w:ascii="Times New Roman" w:hAnsi="Times New Roman" w:cs="Times New Roman"/>
        </w:rPr>
        <w:t>(JMP Statistical Discovery LLC, 2024)</w:t>
      </w:r>
      <w:r w:rsidR="008C0CE7">
        <w:rPr>
          <w:rFonts w:ascii="Times New Roman" w:eastAsiaTheme="minorEastAsia" w:hAnsi="Times New Roman" w:cs="Times New Roman"/>
        </w:rPr>
        <w:fldChar w:fldCharType="end"/>
      </w:r>
      <w:r w:rsidR="008C0CE7">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605143C4" w14:textId="1F0B6A66" w:rsidR="00C50D20" w:rsidRDefault="00C50D20" w:rsidP="00C50D20">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Wilcoxon Rank-Sum Test</w:t>
      </w:r>
    </w:p>
    <w:p w14:paraId="14671A58" w14:textId="157E6A76" w:rsidR="000E0A48" w:rsidRPr="000E0A48" w:rsidRDefault="008C0CE7" w:rsidP="000E0A48">
      <w:pPr>
        <w:spacing w:line="360" w:lineRule="auto"/>
        <w:rPr>
          <w:rFonts w:ascii="Times New Roman" w:hAnsi="Times New Roman" w:cs="Times New Roman"/>
        </w:rPr>
      </w:pPr>
      <w:r>
        <w:rPr>
          <w:rFonts w:ascii="Times New Roman" w:hAnsi="Times New Roman" w:cs="Times New Roman"/>
        </w:rPr>
        <w:tab/>
      </w:r>
      <w:r w:rsidRPr="008C0CE7">
        <w:rPr>
          <w:rFonts w:ascii="Times New Roman" w:hAnsi="Times New Roman" w:cs="Times New Roman"/>
        </w:rPr>
        <w:t>A t-t</w:t>
      </w:r>
      <w:r>
        <w:rPr>
          <w:rFonts w:ascii="Times New Roman" w:hAnsi="Times New Roman" w:cs="Times New Roman"/>
        </w:rPr>
        <w:t xml:space="preserve">est is a parametric test that evaluates the means of one </w:t>
      </w:r>
      <w:r w:rsidR="00E00497">
        <w:rPr>
          <w:rFonts w:ascii="Times New Roman" w:hAnsi="Times New Roman" w:cs="Times New Roman"/>
        </w:rPr>
        <w:t xml:space="preserve">or two populations. A one sample t-test compares a population’s mean against a known value, a two-sample t-test compares the means of two populations against each other, and a paired t-test compares paired measurements </w:t>
      </w:r>
      <w:r w:rsidR="00E00497">
        <w:rPr>
          <w:rFonts w:ascii="Times New Roman" w:hAnsi="Times New Roman" w:cs="Times New Roman"/>
        </w:rPr>
        <w:fldChar w:fldCharType="begin"/>
      </w:r>
      <w:r w:rsidR="00522CAB">
        <w:rPr>
          <w:rFonts w:ascii="Times New Roman" w:hAnsi="Times New Roman" w:cs="Times New Roman"/>
        </w:rPr>
        <w:instrText xml:space="preserve"> ADDIN ZOTERO_ITEM CSL_CITATION {"citationID":"6TUbVToV","properties":{"formattedCitation":"(JMP Statistical Discovery LLC, 2025)","plainCitation":"(JMP Statistical Discovery LLC, 2025)","noteIndex":0},"citationItems":[{"id":283,"uris":["http://zotero.org/users/16907877/items/6P3EXPJY"],"itemData":{"id":283,"type":"webpage","container-title":"Statistics Knowledge Portal","title":"The T-Test","URL":"https://www.jmp.com/en/statistics-knowledge-portal/t-test","author":[{"literal":"JMP Statistical Discovery LLC"}],"issued":{"date-parts":[["2025"]]},"citation-key":"jmpstatisticaldiscoveryllcTTest2025"}}],"schema":"https://github.com/citation-style-language/schema/raw/master/csl-citation.json"} </w:instrText>
      </w:r>
      <w:r w:rsidR="00E00497">
        <w:rPr>
          <w:rFonts w:ascii="Times New Roman" w:hAnsi="Times New Roman" w:cs="Times New Roman"/>
        </w:rPr>
        <w:fldChar w:fldCharType="separate"/>
      </w:r>
      <w:r w:rsidR="00522CAB" w:rsidRPr="00522CAB">
        <w:rPr>
          <w:rFonts w:ascii="Times New Roman" w:hAnsi="Times New Roman" w:cs="Times New Roman"/>
        </w:rPr>
        <w:t>(JMP Statistical Discovery LLC, 2025)</w:t>
      </w:r>
      <w:r w:rsidR="00E00497">
        <w:rPr>
          <w:rFonts w:ascii="Times New Roman" w:hAnsi="Times New Roman" w:cs="Times New Roman"/>
        </w:rPr>
        <w:fldChar w:fldCharType="end"/>
      </w:r>
      <w:r w:rsidR="00E00497">
        <w:rPr>
          <w:rFonts w:ascii="Times New Roman" w:hAnsi="Times New Roman" w:cs="Times New Roman"/>
        </w:rPr>
        <w:t xml:space="preserve">. </w:t>
      </w:r>
      <w:r w:rsidR="00522CAB">
        <w:rPr>
          <w:rFonts w:ascii="Times New Roman" w:hAnsi="Times New Roman" w:cs="Times New Roman"/>
        </w:rPr>
        <w:t>Given that this research aims to identify canopy height growth between sampled measurements, a two-sample t-test is appropriate. However, this research will employ a non-parametric alternative to the two-sample t-test—</w:t>
      </w:r>
      <w:r w:rsidR="007113BA" w:rsidRPr="007113BA">
        <w:rPr>
          <w:rFonts w:ascii="Times New Roman" w:hAnsi="Times New Roman" w:cs="Times New Roman"/>
        </w:rPr>
        <w:t xml:space="preserve"> </w:t>
      </w:r>
      <w:r w:rsidR="007113BA">
        <w:rPr>
          <w:rFonts w:ascii="Times New Roman" w:hAnsi="Times New Roman" w:cs="Times New Roman"/>
        </w:rPr>
        <w:t>Wilcoxon Rank-Sum test</w:t>
      </w:r>
      <w:r w:rsidR="007113BA">
        <w:rPr>
          <w:rFonts w:ascii="Times New Roman" w:hAnsi="Times New Roman" w:cs="Times New Roman"/>
        </w:rPr>
        <w:t xml:space="preserve">. This test operates </w:t>
      </w:r>
      <w:r w:rsidR="00522CAB">
        <w:rPr>
          <w:rFonts w:ascii="Times New Roman" w:hAnsi="Times New Roman" w:cs="Times New Roman"/>
        </w:rPr>
        <w:t>purely on the order (ranks) of observations the two samples</w:t>
      </w:r>
      <w:r w:rsidR="007113BA">
        <w:rPr>
          <w:rFonts w:ascii="Times New Roman" w:hAnsi="Times New Roman" w:cs="Times New Roman"/>
        </w:rPr>
        <w:t xml:space="preserve">, and the </w:t>
      </w:r>
      <w:r w:rsidR="00C55112">
        <w:rPr>
          <w:rFonts w:ascii="Times New Roman" w:hAnsi="Times New Roman" w:cs="Times New Roman"/>
        </w:rPr>
        <w:t xml:space="preserve">test </w:t>
      </w:r>
      <w:r w:rsidR="00522CAB">
        <w:rPr>
          <w:rFonts w:ascii="Times New Roman" w:hAnsi="Times New Roman" w:cs="Times New Roman"/>
        </w:rPr>
        <w:t>statisti</w:t>
      </w:r>
      <w:r w:rsidR="007113BA">
        <w:rPr>
          <w:rFonts w:ascii="Times New Roman" w:hAnsi="Times New Roman" w:cs="Times New Roman"/>
        </w:rPr>
        <w:t>c (</w:t>
      </w:r>
      <w:r w:rsidR="00522CAB">
        <w:rPr>
          <w:rFonts w:ascii="Times New Roman" w:hAnsi="Times New Roman" w:cs="Times New Roman"/>
        </w:rPr>
        <w:t>W</w:t>
      </w:r>
      <w:r w:rsidR="007113BA">
        <w:rPr>
          <w:rFonts w:ascii="Times New Roman" w:hAnsi="Times New Roman" w:cs="Times New Roman"/>
        </w:rPr>
        <w:t>)</w:t>
      </w:r>
      <w:r w:rsidR="00522CAB">
        <w:rPr>
          <w:rFonts w:ascii="Times New Roman" w:hAnsi="Times New Roman" w:cs="Times New Roman"/>
        </w:rPr>
        <w:t xml:space="preserve"> is a sum of the ranks from one of the samples</w:t>
      </w:r>
      <w:r w:rsidR="000C7F25">
        <w:rPr>
          <w:rFonts w:ascii="Times New Roman" w:hAnsi="Times New Roman" w:cs="Times New Roman"/>
        </w:rPr>
        <w:t xml:space="preserve"> </w:t>
      </w:r>
      <w:r w:rsidR="000C7F25">
        <w:rPr>
          <w:rFonts w:ascii="Times New Roman" w:hAnsi="Times New Roman" w:cs="Times New Roman"/>
        </w:rPr>
        <w:fldChar w:fldCharType="begin"/>
      </w:r>
      <w:r w:rsidR="000C7F25">
        <w:rPr>
          <w:rFonts w:ascii="Times New Roman" w:hAnsi="Times New Roman" w:cs="Times New Roman"/>
        </w:rPr>
        <w:instrText xml:space="preserve"> ADDIN ZOTERO_ITEM CSL_CITATION {"citationID":"COT4pSqj","properties":{"formattedCitation":"(Wild and Seber, 2000)","plainCitation":"(Wild and Seber, 2000)","noteIndex":0},"citationItems":[{"id":386,"uris":["http://zotero.org/users/16907877/items/UULJLQ8X"],"itemData":{"id":386,"type":"chapter","container-title":"Chance encounters: a first course in data analysis and inference","event-place":"New York, NY","ISBN":"978-0-471-32936-7","language":"eng","page":"10","publisher":"Wiley","publisher-place":"New York, NY","source":"K10plus ISBN","title":"The Wilcoxon Test","author":[{"family":"Wild","given":"Christopher J."},{"family":"Seber","given":"George A. F."}],"issued":{"date-parts":[["2000"]]},"citation-key":"wildWilcoxonTest2000"}}],"schema":"https://github.com/citation-style-language/schema/raw/master/csl-citation.json"} </w:instrText>
      </w:r>
      <w:r w:rsidR="000C7F25">
        <w:rPr>
          <w:rFonts w:ascii="Times New Roman" w:hAnsi="Times New Roman" w:cs="Times New Roman"/>
        </w:rPr>
        <w:fldChar w:fldCharType="separate"/>
      </w:r>
      <w:r w:rsidR="000C7F25" w:rsidRPr="000C7F25">
        <w:rPr>
          <w:rFonts w:ascii="Times New Roman" w:hAnsi="Times New Roman" w:cs="Times New Roman"/>
        </w:rPr>
        <w:t>(Wild and Seber, 2000)</w:t>
      </w:r>
      <w:r w:rsidR="000C7F25">
        <w:rPr>
          <w:rFonts w:ascii="Times New Roman" w:hAnsi="Times New Roman" w:cs="Times New Roman"/>
        </w:rPr>
        <w:fldChar w:fldCharType="end"/>
      </w:r>
      <w:r w:rsidR="00522CAB">
        <w:rPr>
          <w:rFonts w:ascii="Times New Roman" w:hAnsi="Times New Roman" w:cs="Times New Roman"/>
        </w:rPr>
        <w:t xml:space="preserve">. </w:t>
      </w:r>
    </w:p>
    <w:p w14:paraId="33F30F88" w14:textId="6CCE1847" w:rsidR="007113BA" w:rsidRDefault="00C50D20" w:rsidP="007113BA">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Mann-Kendall Test</w:t>
      </w:r>
    </w:p>
    <w:p w14:paraId="66C44F91" w14:textId="6129FEB3" w:rsidR="00C55112" w:rsidRDefault="003806D0" w:rsidP="000C7F25">
      <w:pPr>
        <w:spacing w:line="360" w:lineRule="auto"/>
        <w:rPr>
          <w:rFonts w:ascii="Times New Roman" w:hAnsi="Times New Roman" w:cs="Times New Roman"/>
        </w:rPr>
      </w:pPr>
      <w:r>
        <w:rPr>
          <w:rFonts w:ascii="Times New Roman" w:hAnsi="Times New Roman" w:cs="Times New Roman"/>
        </w:rPr>
        <w:lastRenderedPageBreak/>
        <w:tab/>
      </w:r>
      <w:r w:rsidR="000C7F25">
        <w:rPr>
          <w:rFonts w:ascii="Times New Roman" w:hAnsi="Times New Roman" w:cs="Times New Roman"/>
        </w:rPr>
        <w:t xml:space="preserve">The Mann-Kendall test is a non-parametric test </w:t>
      </w:r>
      <w:r w:rsidR="000F02F0">
        <w:rPr>
          <w:rFonts w:ascii="Times New Roman" w:hAnsi="Times New Roman" w:cs="Times New Roman"/>
        </w:rPr>
        <w:t>used to</w:t>
      </w:r>
      <w:r w:rsidR="000C7F25">
        <w:rPr>
          <w:rFonts w:ascii="Times New Roman" w:hAnsi="Times New Roman" w:cs="Times New Roman"/>
        </w:rPr>
        <w:t xml:space="preserve"> assesses whether a </w:t>
      </w:r>
      <w:r w:rsidR="00B36FAA">
        <w:rPr>
          <w:rFonts w:ascii="Times New Roman" w:hAnsi="Times New Roman" w:cs="Times New Roman"/>
        </w:rPr>
        <w:t>time series has an upward or downward trend</w:t>
      </w:r>
      <w:r w:rsidR="000F02F0">
        <w:rPr>
          <w:rFonts w:ascii="Times New Roman" w:hAnsi="Times New Roman" w:cs="Times New Roman"/>
        </w:rPr>
        <w:t xml:space="preserve">, and is </w:t>
      </w:r>
      <w:r w:rsidR="008A2F7F">
        <w:rPr>
          <w:rFonts w:ascii="Times New Roman" w:hAnsi="Times New Roman" w:cs="Times New Roman"/>
        </w:rPr>
        <w:t xml:space="preserve">flexible to </w:t>
      </w:r>
      <w:r w:rsidR="00B36FAA">
        <w:rPr>
          <w:rFonts w:ascii="Times New Roman" w:hAnsi="Times New Roman" w:cs="Times New Roman"/>
        </w:rPr>
        <w:t>accommodate missing values</w:t>
      </w:r>
      <w:r w:rsidR="008A2F7F">
        <w:rPr>
          <w:rFonts w:ascii="Times New Roman" w:hAnsi="Times New Roman" w:cs="Times New Roman"/>
        </w:rPr>
        <w:t xml:space="preserve"> without requiring conformity to a specific distribution </w:t>
      </w:r>
      <w:r w:rsidR="00610360">
        <w:rPr>
          <w:rFonts w:ascii="Times New Roman" w:hAnsi="Times New Roman" w:cs="Times New Roman"/>
        </w:rPr>
        <w:fldChar w:fldCharType="begin"/>
      </w:r>
      <w:r w:rsidR="000F02F0">
        <w:rPr>
          <w:rFonts w:ascii="Times New Roman" w:hAnsi="Times New Roman" w:cs="Times New Roman"/>
        </w:rPr>
        <w:instrText xml:space="preserve"> ADDIN ZOTERO_ITEM CSL_CITATION {"citationID":"P5ROpmTH","properties":{"formattedCitation":"(Kendall and Gibbons, 1990; Mann, 1945; Meals et al., 2011)","plainCitation":"(Kendall and Gibbons, 1990; Mann, 1945; Meals et al., 2011)","noteIndex":0},"citationItems":[{"id":477,"uris":["http://zotero.org/users/16907877/items/EKUXB324"],"itemData":{"id":477,"type":"book","edition":"5. ed","event-place":"New York","ISBN":"978-0-19-520837-5","language":"eng","number-of-pages":"260","publisher":"Oxford Univ. Press","publisher-place":"New York","source":"K10plus ISBN","title":"Rank correlation methods","author":[{"family":"Kendall","given":"Maurice G."},{"family":"Gibbons","given":"Jean Dickinson"}],"issued":{"date-parts":[["1990"]]},"citation-key":"kendallRankCorrelationMethods1990a"}},{"id":476,"uris":["http://zotero.org/users/16907877/items/LX4EBWK5"],"itemData":{"id":476,"type":"article-journal","container-title":"Econometrica","DOI":"10.2307/1907187","ISSN":"00129682","issue":"3","journalAbbreviation":"Econometrica","page":"245","source":"DOI.org (Crossref)","title":"Nonparametric Tests Against Trend","volume":"13","author":[{"family":"Mann","given":"Henry B."}],"issued":{"date-parts":[["1945",7]]},"citation-key":"mannNonparametricTestsTrend1945a"}},{"id":152,"uris":["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rsidR="00610360">
        <w:rPr>
          <w:rFonts w:ascii="Times New Roman" w:hAnsi="Times New Roman" w:cs="Times New Roman"/>
        </w:rPr>
        <w:fldChar w:fldCharType="separate"/>
      </w:r>
      <w:r w:rsidR="000F02F0" w:rsidRPr="000F02F0">
        <w:rPr>
          <w:rFonts w:ascii="Times New Roman" w:hAnsi="Times New Roman" w:cs="Times New Roman"/>
        </w:rPr>
        <w:t>(Kendall and Gibbons, 1990; Mann, 1945; Meals et al., 2011)</w:t>
      </w:r>
      <w:r w:rsidR="00610360">
        <w:rPr>
          <w:rFonts w:ascii="Times New Roman" w:hAnsi="Times New Roman" w:cs="Times New Roman"/>
        </w:rPr>
        <w:fldChar w:fldCharType="end"/>
      </w:r>
      <w:r w:rsidR="008A2F7F">
        <w:rPr>
          <w:rFonts w:ascii="Times New Roman" w:hAnsi="Times New Roman" w:cs="Times New Roman"/>
        </w:rPr>
        <w:t xml:space="preserve">. </w:t>
      </w:r>
      <w:r w:rsidR="000F02F0">
        <w:rPr>
          <w:rFonts w:ascii="Times New Roman" w:hAnsi="Times New Roman" w:cs="Times New Roman"/>
        </w:rPr>
        <w:t xml:space="preserve">The test itself is rank-based and unaffected by the presence of extreme values in the dataset </w:t>
      </w:r>
      <w:r w:rsidR="000F02F0">
        <w:rPr>
          <w:rFonts w:ascii="Times New Roman" w:hAnsi="Times New Roman" w:cs="Times New Roman"/>
        </w:rPr>
        <w:fldChar w:fldCharType="begin"/>
      </w:r>
      <w:r w:rsidR="000F02F0">
        <w:rPr>
          <w:rFonts w:ascii="Times New Roman" w:hAnsi="Times New Roman" w:cs="Times New Roman"/>
        </w:rPr>
        <w:instrText xml:space="preserve"> ADDIN ZOTERO_ITEM CSL_CITATION {"citationID":"UA6V4bb2","properties":{"formattedCitation":"(Ringard et al., 2019)","plainCitation":"(Ringard et al., 2019)","noteIndex":0},"citationItems":[{"id":388,"uris":["http://zotero.org/users/16907877/items/XRFNP7ST"],"itemData":{"id":388,"type":"article-journal","abstract":"For several years, global warming has been unequivocal, leading to climate change at global, regional and local scales. A good understanding of climate characteristics and local variability is important for adaptation and response. Indeed, the contribution of local processes and their understanding in the context of warming are still very little studied and poorly represented in climate models. Improving the knowledge of surface–atmosphere feedback effects at local scales is therefore important for future projections. Using observed data in the Paris region from 1979 to 2017, this study characterizes the changes observed over the last 40 years for six climatic parameters (e.g. mean, maximum and minimum air temperature at 2&amp;thinsp;m, 2&amp;thinsp;m relative and specific humidities and precipitation) at the annual and seasonal scales and in summer, regardless of large-scale circulation, with an attribution of which part of the change is linked to large-scale circulation or thermodynamic. The results show that some trends differ from the ones observed at the regional or global scale. Indeed, in the Paris region, the maximum temperature increases faster than does the minimum temperature. The most significant trends are observed in spring and in summer, with a strong increase in temperature and a very strong decrease in relative humidity, while specific humidity and precipitation show no significant trends. The summer trends can be explained more precisely using large-scale circulation, especially regarding the evolution of the precipitation and specific humidity. The analysis indicates the important role of surface–atmosphere feedback in local variability and that this feedback is amplified or inhibited in a context of global warming, especially in an urban environment.","container-title":"Atmospheric Chemistry and Physics","DOI":"10.5194/acp-19-13129-2019","ISSN":"1680-7316","issue":"20","language":"English","note":"publisher: Copernicus GmbH","page":"13129-13155","source":"Copernicus Online Journals","title":"Recent Trends in Climate Variability at the Local Scale Using 40 Years of Observations: The Case of the Paris Region of France","title-short":"Recent Trends in Climate Variability at the Local Scale Using 40 Years of Observations","volume":"19","author":[{"family":"Ringard","given":"Justine"},{"family":"Chiriaco","given":"Marjolaine"},{"family":"Bastin","given":"Sophie"},{"family":"Habets","given":"Florence"}],"issued":{"date-parts":[["2019",10,24]]},"citation-key":"ringardRecentTrendsClimate2019"}}],"schema":"https://github.com/citation-style-language/schema/raw/master/csl-citation.json"} </w:instrText>
      </w:r>
      <w:r w:rsidR="000F02F0">
        <w:rPr>
          <w:rFonts w:ascii="Times New Roman" w:hAnsi="Times New Roman" w:cs="Times New Roman"/>
        </w:rPr>
        <w:fldChar w:fldCharType="separate"/>
      </w:r>
      <w:r w:rsidR="000F02F0" w:rsidRPr="000F02F0">
        <w:rPr>
          <w:rFonts w:ascii="Times New Roman" w:hAnsi="Times New Roman" w:cs="Times New Roman"/>
        </w:rPr>
        <w:t>(Ringard et al., 2019)</w:t>
      </w:r>
      <w:r w:rsidR="000F02F0">
        <w:rPr>
          <w:rFonts w:ascii="Times New Roman" w:hAnsi="Times New Roman" w:cs="Times New Roman"/>
        </w:rPr>
        <w:fldChar w:fldCharType="end"/>
      </w:r>
      <w:r w:rsidR="00E23529">
        <w:rPr>
          <w:rFonts w:ascii="Times New Roman" w:hAnsi="Times New Roman" w:cs="Times New Roman"/>
        </w:rPr>
        <w:t xml:space="preserve">. This makes it especially useful for time series of </w:t>
      </w:r>
      <w:r w:rsidR="00F35D51">
        <w:rPr>
          <w:rFonts w:ascii="Times New Roman" w:hAnsi="Times New Roman" w:cs="Times New Roman"/>
        </w:rPr>
        <w:t xml:space="preserve">climatic </w:t>
      </w:r>
      <w:r w:rsidR="00C55112">
        <w:rPr>
          <w:rFonts w:ascii="Times New Roman" w:hAnsi="Times New Roman" w:cs="Times New Roman"/>
        </w:rPr>
        <w:t>data , as it can identify whether trends of perceived growth or decline are statistically significant despite fluctuations. The test statistic (S)</w:t>
      </w:r>
      <w:r w:rsidR="00E23529">
        <w:rPr>
          <w:rFonts w:ascii="Times New Roman" w:hAnsi="Times New Roman" w:cs="Times New Roman"/>
        </w:rPr>
        <w:t xml:space="preserve"> </w:t>
      </w:r>
      <w:r w:rsidR="00C55112">
        <w:rPr>
          <w:rFonts w:ascii="Times New Roman" w:hAnsi="Times New Roman" w:cs="Times New Roman"/>
        </w:rPr>
        <w:t>is calculated with the equation:</w:t>
      </w:r>
    </w:p>
    <w:p w14:paraId="196834C1" w14:textId="769EA283" w:rsidR="00C55112" w:rsidRPr="000C7F25" w:rsidRDefault="003806D0" w:rsidP="000C7F25">
      <w:pPr>
        <w:spacing w:line="360" w:lineRule="auto"/>
        <w:rPr>
          <w:rFonts w:ascii="Times New Roman" w:hAnsi="Times New Roman" w:cs="Times New Roman"/>
        </w:rPr>
      </w:pPr>
      <m:oMathPara>
        <m:oMath>
          <m:r>
            <w:rPr>
              <w:rFonts w:ascii="Cambria Math" w:hAnsi="Cambria Math" w:cs="Times New Roman"/>
            </w:rPr>
            <m:t xml:space="preserve">S=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1</m:t>
              </m:r>
            </m:sup>
            <m:e>
              <m:nary>
                <m:naryPr>
                  <m:chr m:val="∑"/>
                  <m:limLoc m:val="undOvr"/>
                  <m:ctrlPr>
                    <w:rPr>
                      <w:rFonts w:ascii="Cambria Math" w:hAnsi="Cambria Math" w:cs="Times New Roman"/>
                      <w:i/>
                    </w:rPr>
                  </m:ctrlPr>
                </m:naryPr>
                <m:sub>
                  <m:r>
                    <w:rPr>
                      <w:rFonts w:ascii="Cambria Math" w:hAnsi="Cambria Math" w:cs="Times New Roman"/>
                    </w:rPr>
                    <m:t>j=i+1</m:t>
                  </m:r>
                </m:sub>
                <m:sup>
                  <m:r>
                    <w:rPr>
                      <w:rFonts w:ascii="Cambria Math" w:hAnsi="Cambria Math" w:cs="Times New Roman"/>
                    </w:rPr>
                    <m:t>n</m:t>
                  </m:r>
                </m:sup>
                <m:e>
                  <m:r>
                    <w:rPr>
                      <w:rFonts w:ascii="Cambria Math" w:hAnsi="Cambria Math" w:cs="Times New Roman"/>
                    </w:rPr>
                    <m:t>sign(</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e>
              </m:nary>
            </m:e>
          </m:nary>
        </m:oMath>
      </m:oMathPara>
    </w:p>
    <w:p w14:paraId="1559F76B" w14:textId="562B088A" w:rsidR="000C7F25" w:rsidRDefault="003806D0" w:rsidP="000C7F25">
      <w:pPr>
        <w:spacing w:line="360" w:lineRule="auto"/>
        <w:rPr>
          <w:rFonts w:ascii="Times New Roman" w:hAnsi="Times New Roman" w:cs="Times New Roman"/>
        </w:rPr>
      </w:pPr>
      <w:r>
        <w:rPr>
          <w:rFonts w:ascii="Times New Roman" w:hAnsi="Times New Roman" w:cs="Times New Roman"/>
          <w:b/>
          <w:bCs/>
        </w:rPr>
        <w:tab/>
      </w:r>
      <w:r w:rsidRPr="003806D0">
        <w:rPr>
          <w:rFonts w:ascii="Times New Roman" w:hAnsi="Times New Roman" w:cs="Times New Roman"/>
        </w:rPr>
        <w:t xml:space="preserve">This </w:t>
      </w:r>
      <w:r>
        <w:rPr>
          <w:rFonts w:ascii="Times New Roman" w:hAnsi="Times New Roman" w:cs="Times New Roman"/>
        </w:rPr>
        <w:t>equation determines the sign of the difference between each observation (</w:t>
      </w:r>
      <w:r>
        <w:rPr>
          <w:rFonts w:ascii="Times New Roman" w:hAnsi="Times New Roman" w:cs="Times New Roman"/>
          <w:i/>
          <w:iCs/>
        </w:rPr>
        <w:t>y</w:t>
      </w:r>
      <w:r>
        <w:rPr>
          <w:rFonts w:ascii="Times New Roman" w:hAnsi="Times New Roman" w:cs="Times New Roman"/>
          <w:i/>
          <w:iCs/>
          <w:vertAlign w:val="subscript"/>
        </w:rPr>
        <w:t>j</w:t>
      </w:r>
      <w:r>
        <w:rPr>
          <w:rFonts w:ascii="Times New Roman" w:hAnsi="Times New Roman" w:cs="Times New Roman"/>
        </w:rPr>
        <w:t>) and the previous (</w:t>
      </w:r>
      <w:r>
        <w:rPr>
          <w:rFonts w:ascii="Times New Roman" w:hAnsi="Times New Roman" w:cs="Times New Roman"/>
          <w:i/>
          <w:iCs/>
        </w:rPr>
        <w:t>y</w:t>
      </w:r>
      <w:r>
        <w:rPr>
          <w:rFonts w:ascii="Times New Roman" w:hAnsi="Times New Roman" w:cs="Times New Roman"/>
          <w:i/>
          <w:iCs/>
          <w:vertAlign w:val="subscript"/>
        </w:rPr>
        <w:t>i</w:t>
      </w:r>
      <w:r>
        <w:rPr>
          <w:rFonts w:ascii="Times New Roman" w:hAnsi="Times New Roman" w:cs="Times New Roman"/>
        </w:rPr>
        <w:t xml:space="preserve">), yielding a -1, 0, or 1 if the difference is negative, zero, or positive, respectively </w:t>
      </w:r>
      <w:r>
        <w:rPr>
          <w:rFonts w:ascii="Times New Roman" w:hAnsi="Times New Roman" w:cs="Times New Roman"/>
        </w:rPr>
        <w:fldChar w:fldCharType="begin"/>
      </w:r>
      <w:r>
        <w:rPr>
          <w:rFonts w:ascii="Times New Roman" w:hAnsi="Times New Roman" w:cs="Times New Roman"/>
        </w:rPr>
        <w:instrText xml:space="preserve"> ADDIN ZOTERO_ITEM CSL_CITATION {"citationID":"yfUfY729","properties":{"formattedCitation":"(EarthSoft, Inc., 2024)","plainCitation":"(EarthSoft, Inc., 2024)","noteIndex":0},"citationItems":[{"id":393,"uris":["http://zotero.org/users/16907877/items/3XZVLM95"],"itemData":{"id":393,"type":"webpage","container-title":"EQuIS 7.24.3","title":"Mann-Kendall Tests","URL":"https://help.earthsoft.com/lib_mann-kendall.htm","author":[{"literal":"EarthSoft, Inc."}],"accessed":{"date-parts":[["2025",5,19]]},"issued":{"date-parts":[["2024",7,8]]},"citation-key":"earthsoftinc.MannKendallTests2024"}}],"schema":"https://github.com/citation-style-language/schema/raw/master/csl-citation.json"} </w:instrText>
      </w:r>
      <w:r>
        <w:rPr>
          <w:rFonts w:ascii="Times New Roman" w:hAnsi="Times New Roman" w:cs="Times New Roman"/>
        </w:rPr>
        <w:fldChar w:fldCharType="separate"/>
      </w:r>
      <w:r w:rsidRPr="003806D0">
        <w:rPr>
          <w:rFonts w:ascii="Times New Roman" w:hAnsi="Times New Roman" w:cs="Times New Roman"/>
        </w:rPr>
        <w:t>(EarthSoft, Inc., 2024)</w:t>
      </w:r>
      <w:r>
        <w:rPr>
          <w:rFonts w:ascii="Times New Roman" w:hAnsi="Times New Roman" w:cs="Times New Roman"/>
        </w:rPr>
        <w:fldChar w:fldCharType="end"/>
      </w:r>
      <w:r>
        <w:rPr>
          <w:rFonts w:ascii="Times New Roman" w:hAnsi="Times New Roman" w:cs="Times New Roman"/>
        </w:rPr>
        <w:t xml:space="preserve">. This statistic provides the number of increasing occurrences in the dataset, with larger, positive S values indicative of an upward trend over time. The Z value provides a practical look at the strength of the trend, calculated with: </w:t>
      </w:r>
    </w:p>
    <w:p w14:paraId="4FE6C20D" w14:textId="3D7C7B46" w:rsidR="000C3C86" w:rsidRDefault="000C3C86" w:rsidP="000C7F25">
      <w:pPr>
        <w:spacing w:line="360" w:lineRule="auto"/>
        <w:rPr>
          <w:rFonts w:ascii="Times New Roman" w:hAnsi="Times New Roman" w:cs="Times New Roman"/>
        </w:rPr>
      </w:pPr>
      <m:oMathPara>
        <m:oMath>
          <m:r>
            <w:rPr>
              <w:rFonts w:ascii="Cambria Math" w:hAnsi="Cambria Math" w:cs="Times New Roman"/>
            </w:rPr>
            <m:t xml:space="preserve">Z= </m:t>
          </m:r>
          <m:f>
            <m:fPr>
              <m:ctrlPr>
                <w:rPr>
                  <w:rFonts w:ascii="Cambria Math" w:hAnsi="Cambria Math" w:cs="Times New Roman"/>
                  <w:i/>
                </w:rPr>
              </m:ctrlPr>
            </m:fPr>
            <m:num>
              <m:r>
                <w:rPr>
                  <w:rFonts w:ascii="Cambria Math" w:hAnsi="Cambria Math" w:cs="Times New Roman"/>
                </w:rPr>
                <m:t>S±1</m:t>
              </m:r>
            </m:num>
            <m:den>
              <m:rad>
                <m:radPr>
                  <m:degHide m:val="1"/>
                  <m:ctrlPr>
                    <w:rPr>
                      <w:rFonts w:ascii="Cambria Math" w:hAnsi="Cambria Math" w:cs="Times New Roman"/>
                      <w:i/>
                    </w:rPr>
                  </m:ctrlPr>
                </m:radPr>
                <m:deg/>
                <m:e>
                  <m:r>
                    <w:rPr>
                      <w:rFonts w:ascii="Cambria Math" w:hAnsi="Cambria Math" w:cs="Times New Roman"/>
                    </w:rPr>
                    <m:t>V(s)</m:t>
                  </m:r>
                </m:e>
              </m:rad>
            </m:den>
          </m:f>
        </m:oMath>
      </m:oMathPara>
    </w:p>
    <w:p w14:paraId="76C4C453" w14:textId="7925A4CE" w:rsidR="003806D0" w:rsidRPr="003806D0" w:rsidRDefault="000C3C86" w:rsidP="000C7F25">
      <w:pPr>
        <w:spacing w:line="360" w:lineRule="auto"/>
        <w:rPr>
          <w:rFonts w:ascii="Times New Roman" w:hAnsi="Times New Roman" w:cs="Times New Roman"/>
        </w:rPr>
      </w:pPr>
      <w:r>
        <w:rPr>
          <w:rFonts w:ascii="Times New Roman" w:hAnsi="Times New Roman" w:cs="Times New Roman"/>
        </w:rPr>
        <w:tab/>
        <w:t>Where S – 1 is used if S &gt; 0 or S + 1 is used if S &lt; 0. If S = 0, Z is 0.</w:t>
      </w:r>
      <w:r w:rsidR="008E2D93">
        <w:rPr>
          <w:rFonts w:ascii="Times New Roman" w:hAnsi="Times New Roman" w:cs="Times New Roman"/>
        </w:rPr>
        <w:t xml:space="preserve"> More extreme Z values, whether negative or positive, provide greater confidence in rejecting the null hypothesis of no trend. Kendall’s Tau (</w:t>
      </w:r>
      <w:r w:rsidR="00743B64" w:rsidRPr="00743B64">
        <w:rPr>
          <w:rFonts w:ascii="Times New Roman" w:hAnsi="Times New Roman" w:cs="Times New Roman"/>
        </w:rPr>
        <w:t>τ</w:t>
      </w:r>
      <w:r w:rsidR="008E2D93">
        <w:rPr>
          <w:rFonts w:ascii="Times New Roman" w:hAnsi="Times New Roman" w:cs="Times New Roman"/>
        </w:rPr>
        <w:t xml:space="preserve">) coefficient </w:t>
      </w:r>
      <w:r w:rsidR="00743B64">
        <w:rPr>
          <w:rFonts w:ascii="Times New Roman" w:hAnsi="Times New Roman" w:cs="Times New Roman"/>
        </w:rPr>
        <w:t xml:space="preserve">indicates the correlation of the observations and their order in time </w:t>
      </w:r>
      <w:r w:rsidR="00743B64">
        <w:rPr>
          <w:rFonts w:ascii="Times New Roman" w:hAnsi="Times New Roman" w:cs="Times New Roman"/>
        </w:rPr>
        <w:fldChar w:fldCharType="begin"/>
      </w:r>
      <w:r w:rsidR="00743B64">
        <w:rPr>
          <w:rFonts w:ascii="Times New Roman" w:hAnsi="Times New Roman" w:cs="Times New Roman"/>
        </w:rPr>
        <w:instrText xml:space="preserve"> ADDIN ZOTERO_ITEM CSL_CITATION {"citationID":"c45av88e","properties":{"formattedCitation":"(Chen et al., 2022)","plainCitation":"(Chen et al., 2022)","noteIndex":0},"citationItems":[{"id":392,"uris":["http://zotero.org/users/16907877/items/U8ITBSCP"],"itemData":{"id":392,"type":"article-journal","abstract":"Recent studies demonstrate that trends in indicators extracted from measured time series can indicate an approach of an impending transition. Kendall’s\n              τ\n              coefficient is often used to study the trend of statistics related to the critical slowing down phenomenon and other methods to forecast critical transitions. Because statistics are estimated from time series, the values of Kendall’s\n              τ\n              are affected by parameters such as window size, sample rate and length of the time series, resulting in challenges and uncertainties in interpreting results. In this study, we examine the effects of different parameters on the distribution of the trend obtained from Kendall’s\n              τ\n              , and provide insights into how to choose these parameters. We also suggest the use of the non-parametric Mann–Kendall test to evaluate the significance of a Kendall’s\n              τ\n              value. The non-parametric test is computationally much faster compared with the traditional parametric auto-regressive, moving-average model test.","container-title":"Royal Society Open Science","DOI":"10.1098/rsos.211346","ISSN":"2054-5703","issue":"7","journalAbbreviation":"R. Soc. open sci.","language":"en","page":"211346","source":"DOI.org (Crossref)","title":"Practical Guide to Using Kendall's Tau in the Context of Forecasting Critical Transitions","volume":"9","author":[{"family":"Chen","given":"Shiyang"},{"family":"Ghadami","given":"Amin"},{"family":"Epureanu","given":"Bogdan I."}],"issued":{"date-parts":[["2022",7]]},"citation-key":"chenPracticalGuideUsing2022"}}],"schema":"https://github.com/citation-style-language/schema/raw/master/csl-citation.json"} </w:instrText>
      </w:r>
      <w:r w:rsidR="00743B64">
        <w:rPr>
          <w:rFonts w:ascii="Times New Roman" w:hAnsi="Times New Roman" w:cs="Times New Roman"/>
        </w:rPr>
        <w:fldChar w:fldCharType="separate"/>
      </w:r>
      <w:r w:rsidR="00743B64" w:rsidRPr="00743B64">
        <w:rPr>
          <w:rFonts w:ascii="Times New Roman" w:hAnsi="Times New Roman" w:cs="Times New Roman"/>
        </w:rPr>
        <w:t>(Chen et al., 2022)</w:t>
      </w:r>
      <w:r w:rsidR="00743B64">
        <w:rPr>
          <w:rFonts w:ascii="Times New Roman" w:hAnsi="Times New Roman" w:cs="Times New Roman"/>
        </w:rPr>
        <w:fldChar w:fldCharType="end"/>
      </w:r>
      <w:r w:rsidR="00743B64">
        <w:rPr>
          <w:rFonts w:ascii="Times New Roman" w:hAnsi="Times New Roman" w:cs="Times New Roman"/>
        </w:rPr>
        <w:t>, with values ranging from -1 (negative correlation) to 1 (positive correlation)</w:t>
      </w:r>
    </w:p>
    <w:p w14:paraId="411CA55F" w14:textId="6F3C6EDA" w:rsidR="00C50D20" w:rsidRPr="00C50D20" w:rsidRDefault="00C50D20" w:rsidP="00C50D20">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 xml:space="preserve">Bonferroni Correction </w:t>
      </w:r>
    </w:p>
    <w:p w14:paraId="58A0E833" w14:textId="77777777" w:rsidR="00C50D20" w:rsidRPr="00C24FC4" w:rsidRDefault="00C50D20" w:rsidP="007D41EC">
      <w:pPr>
        <w:spacing w:line="360" w:lineRule="auto"/>
        <w:rPr>
          <w:rFonts w:ascii="Times New Roman" w:hAnsi="Times New Roman" w:cs="Times New Roman"/>
          <w:b/>
          <w:bCs/>
        </w:rPr>
      </w:pPr>
    </w:p>
    <w:p w14:paraId="755B6673" w14:textId="128C6C32" w:rsidR="004C4AD2"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t>References</w:t>
      </w:r>
    </w:p>
    <w:p w14:paraId="5616BDE3" w14:textId="77777777" w:rsidR="00743B64" w:rsidRDefault="004F6F18" w:rsidP="00743B64">
      <w:pPr>
        <w:pStyle w:val="Bibliography"/>
      </w:pPr>
      <w:r w:rsidRPr="00753C9C">
        <w:fldChar w:fldCharType="begin"/>
      </w:r>
      <w:r w:rsidR="0044291D">
        <w:instrText xml:space="preserve"> ADDIN ZOTERO_BIBL {"uncited":[],"omitted":[],"custom":[]} CSL_BIBLIOGRAPHY </w:instrText>
      </w:r>
      <w:r w:rsidRPr="00753C9C">
        <w:fldChar w:fldCharType="separate"/>
      </w:r>
      <w:r w:rsidR="00743B64">
        <w:t>Altman, D.G., Bland, J.M., 1995. Statistics Notes: Absence of Evidence Is Not Evidence of Absence. BMJ 311, 485–485. https://doi.org/10.1136/bmj.311.7003.485</w:t>
      </w:r>
    </w:p>
    <w:p w14:paraId="417F826F" w14:textId="77777777" w:rsidR="00743B64" w:rsidRDefault="00743B64" w:rsidP="00743B64">
      <w:pPr>
        <w:pStyle w:val="Bibliography"/>
      </w:pPr>
      <w:r>
        <w:t>Andersen, H.-E., Reutebuch, S.E., McGaughey, R.J., 2006. A Rigorous Assessment of Tree Height Measurements Obtained Using Airborne Lidar and Conventional Field Methods. Can. J. Remote Sens. 32, 355–366. https://doi.org/10.5589/m06-030</w:t>
      </w:r>
    </w:p>
    <w:p w14:paraId="53BBB56A" w14:textId="77777777" w:rsidR="00743B64" w:rsidRDefault="00743B64" w:rsidP="00743B64">
      <w:pPr>
        <w:pStyle w:val="Bibliography"/>
      </w:pPr>
      <w:r>
        <w:lastRenderedPageBreak/>
        <w:t>Anderson, J.R., Hardy, E.E., Roach, J.T., Witmer, R.E., 1976. A Land Use and Land Cover Classification System for Use with Remote Sensor Data, Professional Paper. US Geological Survey. https://doi.org/10.3133/pp964</w:t>
      </w:r>
    </w:p>
    <w:p w14:paraId="632B7C39" w14:textId="77777777" w:rsidR="00743B64" w:rsidRDefault="00743B64" w:rsidP="00743B64">
      <w:pPr>
        <w:pStyle w:val="Bibliography"/>
      </w:pPr>
      <w:r>
        <w:t>Baker, J.B., Langdon, G.O., 1990. Pinus Taeda L. Loblolly Pine, in: Silvics of North America. U.S. Deptartment of Agriculture, Forest Service, Washington, D.C., pp. 505–512.</w:t>
      </w:r>
    </w:p>
    <w:p w14:paraId="164972F2" w14:textId="77777777" w:rsidR="00743B64" w:rsidRDefault="00743B64" w:rsidP="00743B64">
      <w:pPr>
        <w:pStyle w:val="Bibliography"/>
      </w:pPr>
      <w:r>
        <w:t>Buchhorn, M., Smets, B., Bertels, L., Roo, B.D., Lesiv, M., Tsendbazar, N.-E., Herold, M., Fritz, S., 2020. Copernicus Global Land Service: Land Cover 100m: Collection 3: Epoch 2019: Globe. https://doi.org/10.5281/ZENODO.3939050</w:t>
      </w:r>
    </w:p>
    <w:p w14:paraId="1ACB7865" w14:textId="77777777" w:rsidR="00743B64" w:rsidRDefault="00743B64" w:rsidP="00743B64">
      <w:pPr>
        <w:pStyle w:val="Bibliography"/>
      </w:pPr>
      <w:r>
        <w:t>Burrill, E.A., DiTommaso, A.M., Turner, J.A., Pugh, S.A., Christensen, G., Kralicek, K.M., Perry, C.J., Lepine, L.C., Walker, D.M., Conkling, B.L., 2024. The Forest Inventory and Analysis Database, FIADB User Guides. U.S. Department of Agriculture, Forest Service.</w:t>
      </w:r>
    </w:p>
    <w:p w14:paraId="0AD6834D" w14:textId="77777777" w:rsidR="00743B64" w:rsidRDefault="00743B64" w:rsidP="00743B64">
      <w:pPr>
        <w:pStyle w:val="Bibliography"/>
      </w:pPr>
      <w:r>
        <w:t>Caldwell, A.R., 2025. Robust TOST Procedures (Vigenette).</w:t>
      </w:r>
    </w:p>
    <w:p w14:paraId="6277D4D2" w14:textId="77777777" w:rsidR="00743B64" w:rsidRDefault="00743B64" w:rsidP="00743B64">
      <w:pPr>
        <w:pStyle w:val="Bibliography"/>
      </w:pPr>
      <w:r>
        <w:t>Caldwell, A.R., 2022. Exploring Equivalence Testing with the Updated TOSTER R Package. https://doi.org/10.31234/osf.io/ty8de</w:t>
      </w:r>
    </w:p>
    <w:p w14:paraId="2A2C70CE" w14:textId="77777777" w:rsidR="00743B64" w:rsidRDefault="00743B64" w:rsidP="00743B64">
      <w:pPr>
        <w:pStyle w:val="Bibliography"/>
      </w:pPr>
      <w:r>
        <w:t>Callaghan, J., 2020. Extreme Rainfall and Flooding from Hurricane Florence. Trop. Cyclone Res. Rev. 9, 172–177. https://doi.org/10.1016/j.tcrr.2020.07.002</w:t>
      </w:r>
    </w:p>
    <w:p w14:paraId="05F053A0" w14:textId="77777777" w:rsidR="00743B64" w:rsidRPr="00743B64" w:rsidRDefault="00743B64" w:rsidP="00743B64">
      <w:pPr>
        <w:pStyle w:val="Bibliography"/>
        <w:rPr>
          <w:lang w:val="fr-FR"/>
        </w:rPr>
      </w:pPr>
      <w:r>
        <w:t xml:space="preserve">Cao, L., Coops, N.C., Innes, J.L., Sheppard, S.R.J., Fu, L., Ruan, H., She, G., 2016. Estimation of Forest Biomass Dynamics in Subtropical Forests Using Multi-Temporal Airborne LiDAR Data. </w:t>
      </w:r>
      <w:r w:rsidRPr="00743B64">
        <w:rPr>
          <w:lang w:val="fr-FR"/>
        </w:rPr>
        <w:t>Remote Sens. Environ. 178, 158–171. https://doi.org/10.1016/j.rse.2016.03.012</w:t>
      </w:r>
    </w:p>
    <w:p w14:paraId="6FC4CADC" w14:textId="77777777" w:rsidR="00743B64" w:rsidRDefault="00743B64" w:rsidP="00743B64">
      <w:pPr>
        <w:pStyle w:val="Bibliography"/>
      </w:pPr>
      <w:r w:rsidRPr="00743B64">
        <w:rPr>
          <w:lang w:val="fr-FR"/>
        </w:rPr>
        <w:t xml:space="preserve">Carabajal, C.C., Boy, J.-P., 2020. </w:t>
      </w:r>
      <w:r>
        <w:t>ICESat-2 Altimetry as Geodetic Control. Int. Arch. Photogramm. Remote Sens. Spat. Inf. Sci. XLIII-B3-2020, 1299–1306. https://doi.org/10.5194/isprs-archives-XLIII-B3-2020-1299-2020</w:t>
      </w:r>
    </w:p>
    <w:p w14:paraId="6BA73A6D" w14:textId="77777777" w:rsidR="00743B64" w:rsidRDefault="00743B64" w:rsidP="00743B64">
      <w:pPr>
        <w:pStyle w:val="Bibliography"/>
      </w:pPr>
      <w:r w:rsidRPr="00743B64">
        <w:rPr>
          <w:lang w:val="fr-FR"/>
        </w:rPr>
        <w:t xml:space="preserve">Chen, F., Zhang, X., Wang, Longyu, Du, B., Dang, S., Wang, Linwei, 2023. </w:t>
      </w:r>
      <w:r>
        <w:t>Systematic Evaluation of Multi-Resolution ICESat-2 Canopy Height Data: A Case Study of the Taranaki Region. Remote Sens. 15, 5686. https://doi.org/10.3390/rs15245686</w:t>
      </w:r>
    </w:p>
    <w:p w14:paraId="09796601" w14:textId="77777777" w:rsidR="00743B64" w:rsidRDefault="00743B64" w:rsidP="00743B64">
      <w:pPr>
        <w:pStyle w:val="Bibliography"/>
      </w:pPr>
      <w:r>
        <w:t>Chen, S., Ghadami, A., Epureanu, B.I., 2022. Practical Guide to Using Kendall’s Tau in the Context of Forecasting Critical Transitions. R. Soc. Open Sci. 9, 211346. https://doi.org/10.1098/rsos.211346</w:t>
      </w:r>
    </w:p>
    <w:p w14:paraId="114AF854" w14:textId="77777777" w:rsidR="00743B64" w:rsidRDefault="00743B64" w:rsidP="00743B64">
      <w:pPr>
        <w:pStyle w:val="Bibliography"/>
      </w:pPr>
      <w:r>
        <w:t>Coops, N.C., Tompalski, P., Goodbody, T.R.H., Queinnec, M., Luther, J.E., Bolton, D.K., White, J.C., Wulder, M.A., Van Lier, O.R., Hermosilla, T., 2021. Modelling LiDAR-Derived Estimates of Forest Attributes Over Space and Time: A Review of Approaches and Future Trends. Remote Sens. Environ. 260, 112477. https://doi.org/10.1016/j.rse.2021.112477</w:t>
      </w:r>
    </w:p>
    <w:p w14:paraId="04255854" w14:textId="77777777" w:rsidR="00743B64" w:rsidRDefault="00743B64" w:rsidP="00743B64">
      <w:pPr>
        <w:pStyle w:val="Bibliography"/>
      </w:pPr>
      <w:r>
        <w:t>Dubayah, R., Armston, J., Healey, S.P., Bruening, J.M., Patterson, P.L., Kellner, J.R., Duncanson, L., Saarela, S., Ståhl, G., Yang, Z., Tang, H., Blair, J.B., Fatoyinbo, L., Goetz, S., Hancock, S., Hansen, M., Hofton, M., Hurtt, G., Luthcke, S., 2022. GEDI Launches a New Era of Biomass Inference from Space. Environ. Res. Lett. 17, 095001. https://doi.org/10.1088/1748-9326/ac8694</w:t>
      </w:r>
    </w:p>
    <w:p w14:paraId="27BA4FA1" w14:textId="77777777" w:rsidR="00743B64" w:rsidRPr="00743B64" w:rsidRDefault="00743B64" w:rsidP="00743B64">
      <w:pPr>
        <w:pStyle w:val="Bibliography"/>
        <w:rPr>
          <w:lang w:val="fr-FR"/>
        </w:rPr>
      </w:pPr>
      <w:r>
        <w:t xml:space="preserve">Dubayah, R., Blair, J.B., Goetz, S., Fatoyinbo, L., Hansen, M., Healey, S., Hofton, M., Hurtt, G., Kellner, J., Luthcke, S., Armston, J., Tang, H., Duncanson, L., Hancock, S., Jantz, P., Marselis, S., Patterson, P.L., Qi, W., Silva, C., 2020. The Global Ecosystem Dynamics Investigation: High-Resolution Laser Ranging of the Earth’s Forests and </w:t>
      </w:r>
      <w:r>
        <w:lastRenderedPageBreak/>
        <w:t xml:space="preserve">Topography. </w:t>
      </w:r>
      <w:r w:rsidRPr="00743B64">
        <w:rPr>
          <w:lang w:val="fr-FR"/>
        </w:rPr>
        <w:t>Sci. Remote Sens. 1, 100002. https://doi.org/10.1016/j.srs.2020.100002</w:t>
      </w:r>
    </w:p>
    <w:p w14:paraId="318DA769" w14:textId="77777777" w:rsidR="00743B64" w:rsidRDefault="00743B64" w:rsidP="00743B64">
      <w:pPr>
        <w:pStyle w:val="Bibliography"/>
      </w:pPr>
      <w:r w:rsidRPr="00743B64">
        <w:rPr>
          <w:lang w:val="fr-FR"/>
        </w:rPr>
        <w:t xml:space="preserve">EarthSoft, Inc., 2024. </w:t>
      </w:r>
      <w:r>
        <w:t>Mann-Kendall Tests [WWW Document]. EQuIS 7243. URL https://help.earthsoft.com/lib_mann-kendall.htm (accessed 5.19.25).</w:t>
      </w:r>
    </w:p>
    <w:p w14:paraId="225C2B68" w14:textId="77777777" w:rsidR="00743B64" w:rsidRDefault="00743B64" w:rsidP="00743B64">
      <w:pPr>
        <w:pStyle w:val="Bibliography"/>
      </w:pPr>
      <w:r>
        <w:t>Esri Inc., 2025. How Linear Regression Algorithm Works. Feature Tabular Anal. Toolset Concepts. URL https://pro.arcgis.com/en/pro-app/latest/tool-reference/geoai/how-linear-regression-works.htm</w:t>
      </w:r>
    </w:p>
    <w:p w14:paraId="44F9FA77" w14:textId="77777777" w:rsidR="00743B64" w:rsidRDefault="00743B64" w:rsidP="00743B64">
      <w:pPr>
        <w:pStyle w:val="Bibliography"/>
      </w:pPr>
      <w:r>
        <w:t>FAO and UNEP, 2020. The State of the World’s Forests 2020, Forests, biodiversity, and people. FAO and UNEP, Rome. https://doi.org/10.4060/ca8642en</w:t>
      </w:r>
    </w:p>
    <w:p w14:paraId="450A7E39" w14:textId="77777777" w:rsidR="00743B64" w:rsidRPr="00743B64" w:rsidRDefault="00743B64" w:rsidP="00743B64">
      <w:pPr>
        <w:pStyle w:val="Bibliography"/>
        <w:rPr>
          <w:lang w:val="fr-FR"/>
        </w:rPr>
      </w:pPr>
      <w:r>
        <w:t xml:space="preserve">Feng, T., Duncanson, L., Montesano, P., Hancock, S., Minor, D., Guenther, E., Neuenschwander, A., 2023. A Systematic Evaluation of Multi-Resolution ICESat-2 ATL08 Terrain and Canopy Heights in Boreal Forests. </w:t>
      </w:r>
      <w:r w:rsidRPr="00743B64">
        <w:rPr>
          <w:lang w:val="fr-FR"/>
        </w:rPr>
        <w:t>Remote Sens. Environ. 291, 113570. https://doi.org/10.1016/j.rse.2023.113570</w:t>
      </w:r>
    </w:p>
    <w:p w14:paraId="3E992620" w14:textId="77777777" w:rsidR="00743B64" w:rsidRDefault="00743B64" w:rsidP="00743B64">
      <w:pPr>
        <w:pStyle w:val="Bibliography"/>
      </w:pPr>
      <w:r w:rsidRPr="00743B64">
        <w:rPr>
          <w:lang w:val="fr-FR"/>
        </w:rPr>
        <w:t xml:space="preserve">Fernandez-Diaz, J.C., Velikova, M., Glennie, C.L., 2022. </w:t>
      </w:r>
      <w:r>
        <w:t>Validation of ICESat-2 ATL08 Terrain and Canopy Height Retrievals in Tropical Mesoamerican Forests. IEEE J. Sel. Top. Appl. Earth Obs. Remote Sens. 15, 2956–2970. https://doi.org/10.1109/JSTARS.2022.3163208</w:t>
      </w:r>
    </w:p>
    <w:p w14:paraId="1458762A" w14:textId="77777777" w:rsidR="00743B64" w:rsidRDefault="00743B64" w:rsidP="00743B64">
      <w:pPr>
        <w:pStyle w:val="Bibliography"/>
      </w:pPr>
      <w:r>
        <w:t>Goldstein-Greenwood, J., 2023. Theil-Sen Regression: Programming and Understanding an Outlier-Resistant Alternative to Least Squares. UVA Libr. StatLab.</w:t>
      </w:r>
    </w:p>
    <w:p w14:paraId="20B9E940" w14:textId="77777777" w:rsidR="00743B64" w:rsidRPr="00743B64" w:rsidRDefault="00743B64" w:rsidP="00743B64">
      <w:pPr>
        <w:pStyle w:val="Bibliography"/>
        <w:rPr>
          <w:lang w:val="es-ES"/>
        </w:rPr>
      </w:pPr>
      <w:r>
        <w:t xml:space="preserve">Griffin, M., Malsick, M., Mizzell, H., Moore, L., 2020. Historic Rainfall and Record-Breaking Flooding from Hurricane Florence in the Pee Dee Watershed. </w:t>
      </w:r>
      <w:r w:rsidRPr="00743B64">
        <w:rPr>
          <w:lang w:val="es-ES"/>
        </w:rPr>
        <w:t>J. S. C. Water Resour. 28–35. https://doi.org/10.34068/JSCWR.06.03</w:t>
      </w:r>
    </w:p>
    <w:p w14:paraId="1735F460" w14:textId="77777777" w:rsidR="00743B64" w:rsidRDefault="00743B64" w:rsidP="00743B64">
      <w:pPr>
        <w:pStyle w:val="Bibliography"/>
      </w:pPr>
      <w:r w:rsidRPr="00743B64">
        <w:rPr>
          <w:lang w:val="es-ES"/>
        </w:rPr>
        <w:t xml:space="preserve">Guerra-Hernández, J., Arellano-Pérez, S., González-Ferreiro, E., Pascual, A., Sandoval Altelarrea, V., Ruiz-González, A.D., Álvarez-González, J.G., 2021. </w:t>
      </w:r>
      <w:r>
        <w:t>Developing a Site Index Model for P. Pinaster Stands in NW Spain by Combining Bi-Temporal ALS Data and Environmental Data. For. Ecol. Manag. 481, 118690. https://doi.org/10.1016/j.foreco.2020.118690</w:t>
      </w:r>
    </w:p>
    <w:p w14:paraId="0BECBC3A" w14:textId="77777777" w:rsidR="00743B64" w:rsidRDefault="00743B64" w:rsidP="00743B64">
      <w:pPr>
        <w:pStyle w:val="Bibliography"/>
      </w:pPr>
      <w:r>
        <w:t>Guerra-Hernández, J., Narine, L.L., Pascual, A., Gonzalez-Ferreiro, E., Botequim, B., Malambo, L., Neuenschwander, A., Popescu, S.C., Godinho, S., 2022. Aboveground Biomass Mapping by Integrating ICESat-2, Sentinel-1, Sentinel-2, ALOS2/PALSAR2, and Topographic Information in Mediterranean Forests. GIScience Remote Sens. 59, 1509–1533. https://doi.org/10.1080/15481603.2022.2115599</w:t>
      </w:r>
    </w:p>
    <w:p w14:paraId="13FDBD23" w14:textId="77777777" w:rsidR="00743B64" w:rsidRDefault="00743B64" w:rsidP="00743B64">
      <w:pPr>
        <w:pStyle w:val="Bibliography"/>
      </w:pPr>
      <w:r>
        <w:t>Hancock, S., McGrath, C., Lowe, C., Davenport, I., Woodhouse, I., 2021. Requirements for a Global Lidar System: Spaceborne Lidar with Wall-to-Wall Coverage. R. Soc. Open Sci. 8, 211166. https://doi.org/10.1098/rsos.211166</w:t>
      </w:r>
    </w:p>
    <w:p w14:paraId="084DA6CF" w14:textId="77777777" w:rsidR="00743B64" w:rsidRDefault="00743B64" w:rsidP="00743B64">
      <w:pPr>
        <w:pStyle w:val="Bibliography"/>
      </w:pPr>
      <w:r>
        <w:t>Harris, N., Gibbs, D., 2021. Forests Absorb Twice As Much Carbon As They Emit Each Year.</w:t>
      </w:r>
    </w:p>
    <w:p w14:paraId="2605046E" w14:textId="77777777" w:rsidR="00743B64" w:rsidRDefault="00743B64" w:rsidP="00743B64">
      <w:pPr>
        <w:pStyle w:val="Bibliography"/>
      </w:pPr>
      <w:r>
        <w:t>Hinck, J.E., Stachyra, J., 2019. 2019 Disaster Relief Act: USGS Recovery Activities (USGS Numbered Series No. 2019–3066), Fact Sheet. Columbia Environmental Research Center, U.S. Geological Survey, Reston, VA.</w:t>
      </w:r>
    </w:p>
    <w:p w14:paraId="2987B067" w14:textId="77777777" w:rsidR="00743B64" w:rsidRDefault="00743B64" w:rsidP="00743B64">
      <w:pPr>
        <w:pStyle w:val="Bibliography"/>
      </w:pPr>
      <w:r>
        <w:t>Hobu, Inc., 2025. USGS 3DEP LiDAR Point Clouds.</w:t>
      </w:r>
    </w:p>
    <w:p w14:paraId="55871AFC" w14:textId="77777777" w:rsidR="00743B64" w:rsidRDefault="00743B64" w:rsidP="00743B64">
      <w:pPr>
        <w:pStyle w:val="Bibliography"/>
      </w:pPr>
      <w:r>
        <w:t>Housman, I.W., Heyer, J.P., Hardwick, E.A., Leatherman, L., Beck, H., Lecker, J., Megown, K., Ross, J., 2024. Forest Service Landscape Change Monitoring System Methods (GTAC-10252- RPT4 No. Version 2023.9). U.S. Department of Agriculture, Forest Service, Geospatial Technology and Applications Center, Salt Lake City, UT.</w:t>
      </w:r>
    </w:p>
    <w:p w14:paraId="3B231EE6" w14:textId="77777777" w:rsidR="00743B64" w:rsidRDefault="00743B64" w:rsidP="00743B64">
      <w:pPr>
        <w:pStyle w:val="Bibliography"/>
      </w:pPr>
      <w:r>
        <w:lastRenderedPageBreak/>
        <w:t>Hurtado, S.L., 2020. RobustLinearReg: Robust Linear Regressions. https://doi.org/10.32614/CRAN.package.RobustLinearReg</w:t>
      </w:r>
    </w:p>
    <w:p w14:paraId="4D651FDE" w14:textId="77777777" w:rsidR="00743B64" w:rsidRDefault="00743B64" w:rsidP="00743B64">
      <w:pPr>
        <w:pStyle w:val="Bibliography"/>
      </w:pPr>
      <w:r>
        <w:t>Jarron, L.R., Coops, N.C., MacKenzie, W.H., Tompalski, P., Dykstra, P., 2020. Detection of Sub-Canopy Forest Structure Using Airborne LiDAR. Remote Sens. Environ. 244, 111770. https://doi.org/10.1016/j.rse.2020.111770</w:t>
      </w:r>
    </w:p>
    <w:p w14:paraId="3B8457F9" w14:textId="77777777" w:rsidR="00743B64" w:rsidRDefault="00743B64" w:rsidP="00743B64">
      <w:pPr>
        <w:pStyle w:val="Bibliography"/>
      </w:pPr>
      <w:r>
        <w:t>JMP Statistical Discovery LLC, 2025. The T-Test [WWW Document]. Stat. Knowl. Portal. URL https://www.jmp.com/en/statistics-knowledge-portal/t-test</w:t>
      </w:r>
    </w:p>
    <w:p w14:paraId="5F2FBA81" w14:textId="77777777" w:rsidR="00743B64" w:rsidRDefault="00743B64" w:rsidP="00743B64">
      <w:pPr>
        <w:pStyle w:val="Bibliography"/>
      </w:pPr>
      <w:r>
        <w:t>JMP Statistical Discovery LLC, 2024. Equivalence Test Reports [WWW Document]. URL https://www.jmp.com/support/help/en/18.1/index.shtml#page/jmp/equivalence-test-reports.shtml</w:t>
      </w:r>
    </w:p>
    <w:p w14:paraId="4512D8E7" w14:textId="77777777" w:rsidR="00743B64" w:rsidRDefault="00743B64" w:rsidP="00743B64">
      <w:pPr>
        <w:pStyle w:val="Bibliography"/>
      </w:pPr>
      <w:r>
        <w:t>Kendall, M.G., Gibbons, J.D., 1990. Rank correlation methods, 5. ed. ed. Oxford Univ. Press, New York.</w:t>
      </w:r>
    </w:p>
    <w:p w14:paraId="7F180149" w14:textId="77777777" w:rsidR="00743B64" w:rsidRDefault="00743B64" w:rsidP="00743B64">
      <w:pPr>
        <w:pStyle w:val="Bibliography"/>
      </w:pPr>
      <w:r>
        <w:t>Khaine, I., Woo, S.Y., 2015. An Overview of Interrelationship Between Climate Change and Forests. For. Sci. Technol. 11, 11–18. https://doi.org/10.1080/21580103.2014.932718</w:t>
      </w:r>
    </w:p>
    <w:p w14:paraId="56F658E3" w14:textId="77777777" w:rsidR="00743B64" w:rsidRDefault="00743B64" w:rsidP="00743B64">
      <w:pPr>
        <w:pStyle w:val="Bibliography"/>
      </w:pPr>
      <w:r>
        <w:t>Klotz, B.W., Neuenschwander, A., Magruder, L.A., 2020. High</w:t>
      </w:r>
      <w:r>
        <w:rPr>
          <w:rFonts w:ascii="Cambria Math" w:hAnsi="Cambria Math" w:cs="Cambria Math"/>
        </w:rPr>
        <w:t>‐</w:t>
      </w:r>
      <w:r>
        <w:t>Resolution Ocean Wave and Wind Characteristics Determined by the ICESat</w:t>
      </w:r>
      <w:r>
        <w:rPr>
          <w:rFonts w:ascii="Cambria Math" w:hAnsi="Cambria Math" w:cs="Cambria Math"/>
        </w:rPr>
        <w:t>‐</w:t>
      </w:r>
      <w:r>
        <w:t>2 Land Surface Algorithm. Geophys. Res. Lett. 47. https://doi.org/10.1029/2019gl085907</w:t>
      </w:r>
    </w:p>
    <w:p w14:paraId="43BCD09C" w14:textId="77777777" w:rsidR="00743B64" w:rsidRDefault="00743B64" w:rsidP="00743B64">
      <w:pPr>
        <w:pStyle w:val="Bibliography"/>
      </w:pPr>
      <w:r>
        <w:t>Lakens, D., 2022. Improving Your Statistical Inferences. https://doi.org/10.5281/ZENODO.6409077</w:t>
      </w:r>
    </w:p>
    <w:p w14:paraId="3D9BC9D6" w14:textId="77777777" w:rsidR="00743B64" w:rsidRDefault="00743B64" w:rsidP="00743B64">
      <w:pPr>
        <w:pStyle w:val="Bibliography"/>
      </w:pPr>
      <w:r>
        <w:t>Lakens, D., 2017. Equivalence Tests: A Practical Primer for t-Tests, Correlations, and Meta-Analyses. Soc. Psychol. Personal. Sci. 8, 355–362. https://doi.org/10.1177/1948550617697177</w:t>
      </w:r>
    </w:p>
    <w:p w14:paraId="1C9AF66E" w14:textId="77777777" w:rsidR="00743B64" w:rsidRPr="00743B64" w:rsidRDefault="00743B64" w:rsidP="00743B64">
      <w:pPr>
        <w:pStyle w:val="Bibliography"/>
        <w:rPr>
          <w:lang w:val="es-ES"/>
        </w:rPr>
      </w:pPr>
      <w:r>
        <w:t xml:space="preserve">LaRue, E.A., Fahey, R., Fuson, T.L., Foster, J.R., Matthes, J.H., Krause, K., Hardiman, B.S., 2022. Evaluating the Sensitivity of Forest Structural Diversity Characterization to LiDAR Point Density. </w:t>
      </w:r>
      <w:r w:rsidRPr="00743B64">
        <w:rPr>
          <w:lang w:val="es-ES"/>
        </w:rPr>
        <w:t>Ecosphere 13, e4209. https://doi.org/10.1002/ecs2.4209</w:t>
      </w:r>
    </w:p>
    <w:p w14:paraId="7FEC8BB6" w14:textId="77777777" w:rsidR="00743B64" w:rsidRDefault="00743B64" w:rsidP="00743B64">
      <w:pPr>
        <w:pStyle w:val="Bibliography"/>
      </w:pPr>
      <w:r w:rsidRPr="00743B64">
        <w:rPr>
          <w:lang w:val="es-ES"/>
        </w:rPr>
        <w:t xml:space="preserve">Li, B., Zhao, T., Su, X., Fan, G., Zhang, W., Deng, Z., Yu, Y., 2022. </w:t>
      </w:r>
      <w:r>
        <w:t>Correction of Terrain Effects on Forest Canopy Height Estimation Using ICESat-2 and High Spatial Resolution Images. Remote Sens. 14, 4453. https://doi.org/10.3390/rs14184453</w:t>
      </w:r>
    </w:p>
    <w:p w14:paraId="30B8B656" w14:textId="77777777" w:rsidR="00743B64" w:rsidRDefault="00743B64" w:rsidP="00743B64">
      <w:pPr>
        <w:pStyle w:val="Bibliography"/>
      </w:pPr>
      <w:r>
        <w:t>Li, W., Niu, Z., Shang, R., Qin, Y., Wang, L., Chen, H., 2020. High-Resolution Mapping of Forest Canopy Height Using Machine Learning by Coupling ICESat-2 LiDAR with Sentinel-1, Sentinel-2 and Landsat-8 Data. Int. J. Appl. Earth Obs. Geoinformation 92, 102163. https://doi.org/10.1016/j.jag.2020.102163</w:t>
      </w:r>
    </w:p>
    <w:p w14:paraId="3937C667" w14:textId="77777777" w:rsidR="00743B64" w:rsidRDefault="00743B64" w:rsidP="00743B64">
      <w:pPr>
        <w:pStyle w:val="Bibliography"/>
      </w:pPr>
      <w:r>
        <w:t>Linear Regression (No. 101), 1997. , Course List for 1997-98. Department of Statistics, Yale University.</w:t>
      </w:r>
    </w:p>
    <w:p w14:paraId="2BC329FF" w14:textId="77777777" w:rsidR="00743B64" w:rsidRPr="00743B64" w:rsidRDefault="00743B64" w:rsidP="00743B64">
      <w:pPr>
        <w:pStyle w:val="Bibliography"/>
        <w:rPr>
          <w:lang w:val="fr-FR"/>
        </w:rPr>
      </w:pPr>
      <w:r>
        <w:t xml:space="preserve">Liu, A., Cheng, X., Chen, Z., 2021. Performance Evaluation of GEDI and ICESat-2 Laser Altimeter Data for Terrain and Canopy Height Retrievals. </w:t>
      </w:r>
      <w:r w:rsidRPr="00743B64">
        <w:rPr>
          <w:lang w:val="fr-FR"/>
        </w:rPr>
        <w:t>Remote Sens. Environ. 264, 112571. https://doi.org/10.1016/j.rse.2021.112571</w:t>
      </w:r>
    </w:p>
    <w:p w14:paraId="792EE789" w14:textId="77777777" w:rsidR="00743B64" w:rsidRDefault="00743B64" w:rsidP="00743B64">
      <w:pPr>
        <w:pStyle w:val="Bibliography"/>
      </w:pPr>
      <w:r w:rsidRPr="00743B64">
        <w:rPr>
          <w:lang w:val="fr-FR"/>
        </w:rPr>
        <w:t xml:space="preserve">Liu, M., Popescu, S., Malambo, L., 2019. </w:t>
      </w:r>
      <w:r>
        <w:t>Feasibility of Burned Area Mapping Based on ICESAT−2 Photon Counting Data. Remote Sens. 12, 24. https://doi.org/10.3390/rs12010024</w:t>
      </w:r>
    </w:p>
    <w:p w14:paraId="1775730D" w14:textId="77777777" w:rsidR="00743B64" w:rsidRDefault="00743B64" w:rsidP="00743B64">
      <w:pPr>
        <w:pStyle w:val="Bibliography"/>
      </w:pPr>
      <w:r>
        <w:t>Luthcke, S.B., Thomas, T.C., Pennington, T.A., Rebold, T.W., Nicholas, J.B., Rowlands, D.D., Gardner, A.S., Bae, S., 2021. ICESat</w:t>
      </w:r>
      <w:r>
        <w:rPr>
          <w:rFonts w:ascii="Cambria Math" w:hAnsi="Cambria Math" w:cs="Cambria Math"/>
        </w:rPr>
        <w:t>‐</w:t>
      </w:r>
      <w:r>
        <w:t xml:space="preserve">2 Pointing Calibration and Geolocation </w:t>
      </w:r>
      <w:r>
        <w:lastRenderedPageBreak/>
        <w:t>Performance. Earth Space Sci. 8, e2020EA001494. https://doi.org/10.1029/2020EA001494</w:t>
      </w:r>
    </w:p>
    <w:p w14:paraId="0FCB6C01" w14:textId="77777777" w:rsidR="00743B64" w:rsidRPr="00743B64" w:rsidRDefault="00743B64" w:rsidP="00743B64">
      <w:pPr>
        <w:pStyle w:val="Bibliography"/>
        <w:rPr>
          <w:lang w:val="fr-FR"/>
        </w:rPr>
      </w:pPr>
      <w:r>
        <w:t xml:space="preserve">Malambo, L., Popescu, S., 2024. Mapping Vegetation Canopy Height Across the Contiguous United States Using ICESat-2 and Ancillary Datasets. </w:t>
      </w:r>
      <w:r w:rsidRPr="00743B64">
        <w:rPr>
          <w:lang w:val="fr-FR"/>
        </w:rPr>
        <w:t>Remote Sens. Environ. 309, 114226. https://doi.org/10.1016/j.rse.2024.114226</w:t>
      </w:r>
    </w:p>
    <w:p w14:paraId="09FB1146" w14:textId="77777777" w:rsidR="00743B64" w:rsidRPr="00743B64" w:rsidRDefault="00743B64" w:rsidP="00743B64">
      <w:pPr>
        <w:pStyle w:val="Bibliography"/>
        <w:rPr>
          <w:lang w:val="fr-FR"/>
        </w:rPr>
      </w:pPr>
      <w:r w:rsidRPr="00743B64">
        <w:rPr>
          <w:lang w:val="fr-FR"/>
        </w:rPr>
        <w:t xml:space="preserve">Malambo, L., Popescu, S.C., 2021. </w:t>
      </w:r>
      <w:r>
        <w:t xml:space="preserve">Assessing the Agreement of ICESat-2 Terrain and Canopy Height with Airborne Lidar Over US Ecozones. </w:t>
      </w:r>
      <w:r w:rsidRPr="00743B64">
        <w:rPr>
          <w:lang w:val="fr-FR"/>
        </w:rPr>
        <w:t>Remote Sens. Environ. 266, 112711. https://doi.org/10.1016/j.rse.2021.112711</w:t>
      </w:r>
    </w:p>
    <w:p w14:paraId="7FD252AA" w14:textId="77777777" w:rsidR="00743B64" w:rsidRDefault="00743B64" w:rsidP="00743B64">
      <w:pPr>
        <w:pStyle w:val="Bibliography"/>
      </w:pPr>
      <w:r w:rsidRPr="00743B64">
        <w:rPr>
          <w:lang w:val="fr-FR"/>
        </w:rPr>
        <w:t xml:space="preserve">Maltamo, M., Næsset, E., Vauhkonen, J. (Eds.), 2014. </w:t>
      </w:r>
      <w:r>
        <w:t>Forestry Applications of Airborne Laser Scanning: Concepts and Case Studies, Managing Forest Ecosystems. Springer Netherlands, Dordrecht. https://doi.org/10.1007/978-94-017-8663-8</w:t>
      </w:r>
    </w:p>
    <w:p w14:paraId="42BA325A" w14:textId="77777777" w:rsidR="00743B64" w:rsidRDefault="00743B64" w:rsidP="00743B64">
      <w:pPr>
        <w:pStyle w:val="Bibliography"/>
      </w:pPr>
      <w:r>
        <w:t>Mann, H.B., 1945. Nonparametric Tests Against Trend. Econometrica 13, 245. https://doi.org/10.2307/1907187</w:t>
      </w:r>
    </w:p>
    <w:p w14:paraId="7C2A846D" w14:textId="77777777" w:rsidR="00743B64" w:rsidRDefault="00743B64" w:rsidP="00743B64">
      <w:pPr>
        <w:pStyle w:val="Bibliography"/>
      </w:pPr>
      <w:r>
        <w:t>Markus, T., Neumann, T., Martino, A., Abdalati, W., Brunt, K., Csatho, B., Farrell, S., Fricker, H., Gardner, A., Harding, D., Jasinski, M., Kwok, R., Magruder, L., Lubin, D., Luthcke, S., Morison, J., Nelson, R., Neuenschwander, A., Palm, S., Popescu, S., Shum, C., Schutz, B.E., Smith, B., Yang, Y., Zwally, J., 2017. The Ice, Cloud, and Land Elevation Satellite-2 (ICESat-2): Science Requirements, Concept, and Implementation. Remote Sens. Environ. 190, 260–273. https://doi.org/10.1016/j.rse.2016.12.029</w:t>
      </w:r>
    </w:p>
    <w:p w14:paraId="062752B8" w14:textId="77777777" w:rsidR="00743B64" w:rsidRDefault="00743B64" w:rsidP="00743B64">
      <w:pPr>
        <w:pStyle w:val="Bibliography"/>
      </w:pPr>
      <w:r>
        <w:t>Meals, D., Spooner, J., Dressing, S., Harcum, J., 2011. Statistical Analysis for Monotonic Trends (No. 6), Tech Notes. U.S. Environmental Protection Agency, Fairfax, VA.</w:t>
      </w:r>
    </w:p>
    <w:p w14:paraId="2D9D1FE8" w14:textId="77777777" w:rsidR="00743B64" w:rsidRDefault="00743B64" w:rsidP="00743B64">
      <w:pPr>
        <w:pStyle w:val="Bibliography"/>
      </w:pPr>
      <w:r>
        <w:t>Mielcarek, M., Kamińska, A., Stereńczak, K., 2020. Digital Aerial Photogrammetry (DAP) and Airborne Laser Scanning (ALS) as Sources of Information About Tree Height: Comparisons of the Accuracy of Remote Sensing Methods for Tree Height Estimation. Remote Sens. 12, 1808. https://doi.org/10.3390/rs12111808</w:t>
      </w:r>
    </w:p>
    <w:p w14:paraId="7FDDD08F" w14:textId="77777777" w:rsidR="00743B64" w:rsidRDefault="00743B64" w:rsidP="00743B64">
      <w:pPr>
        <w:pStyle w:val="Bibliography"/>
      </w:pPr>
      <w:r>
        <w:t>Mitchell, J.C., Kashian, D.M., Chen, X., Cousins, S., Flaspohler, D., Gruner, D.S., Johnson, J.S., Surasinghe, T.D., Zambrano, J., Buma, B., 2023. Forest Ecosystem Properties Emerge from Interactions of Structure and Disturbance. Front. Ecol. Environ. 21, 14–23. https://doi.org/10.1002/fee.2589</w:t>
      </w:r>
    </w:p>
    <w:p w14:paraId="7B96F083" w14:textId="77777777" w:rsidR="00743B64" w:rsidRDefault="00743B64" w:rsidP="00743B64">
      <w:pPr>
        <w:pStyle w:val="Bibliography"/>
      </w:pPr>
      <w:r>
        <w:t>Mulverhill, C., Coops, N.C., Hermosilla, T., White, J.C., Wulder, M.A., 2022. Evaluating ICESat-2 for Monitoring, Modeling, and Update of Large Area Forest Canopy Height Products. Remote Sens. Environ. 271, 112919. https://doi.org/10.1016/j.rse.2022.112919</w:t>
      </w:r>
    </w:p>
    <w:p w14:paraId="6895C773" w14:textId="77777777" w:rsidR="00743B64" w:rsidRDefault="00743B64" w:rsidP="00743B64">
      <w:pPr>
        <w:pStyle w:val="Bibliography"/>
      </w:pPr>
      <w:r>
        <w:t>Neuenschwander, A., Duncanson, L., Montesano, P., Minor, D., Guenther, E., Hancock, S., Wulder, M.A., White, J.C., Purslow, M., Thomas, N., Mandel, A., Feng, T., Armston, J., Kellner, J.R., Andersen, H.E., Boschetti, L., Fekety, P., Hudak, A., Pisek, J., Sánchez-López, N., Stereńczak, K., 2024. Towards Global Spaceborne LiDAR Biomass: Developing and Applying Boreal Forest Biomass Models for ICESat-2 Laser Altimetry Data. Sci. Remote Sens. 10, 100150. https://doi.org/10.1016/j.srs.2024.100150</w:t>
      </w:r>
    </w:p>
    <w:p w14:paraId="55117C57" w14:textId="77777777" w:rsidR="00743B64" w:rsidRPr="00743B64" w:rsidRDefault="00743B64" w:rsidP="00743B64">
      <w:pPr>
        <w:pStyle w:val="Bibliography"/>
        <w:rPr>
          <w:lang w:val="fr-FR"/>
        </w:rPr>
      </w:pPr>
      <w:r>
        <w:t xml:space="preserve">Neuenschwander, A., Guenther, E., White, J.C., Duncanson, L., Montesano, P., 2020. Validation of ICESat-2 Terrain and Canopy Heights in Boreal Forests. </w:t>
      </w:r>
      <w:r w:rsidRPr="00743B64">
        <w:rPr>
          <w:lang w:val="fr-FR"/>
        </w:rPr>
        <w:t>Remote Sens. Environ. 251, 112110. https://doi.org/10.1016/j.rse.2020.112110</w:t>
      </w:r>
    </w:p>
    <w:p w14:paraId="1ADBEF39" w14:textId="77777777" w:rsidR="00743B64" w:rsidRPr="00743B64" w:rsidRDefault="00743B64" w:rsidP="00743B64">
      <w:pPr>
        <w:pStyle w:val="Bibliography"/>
        <w:rPr>
          <w:lang w:val="fr-FR"/>
        </w:rPr>
      </w:pPr>
      <w:r w:rsidRPr="00743B64">
        <w:rPr>
          <w:lang w:val="fr-FR"/>
        </w:rPr>
        <w:t xml:space="preserve">Neuenschwander, A., Magruder, L.A., 2019. </w:t>
      </w:r>
      <w:r>
        <w:t xml:space="preserve">Canopy and Terrain Height Retrievals with ICESat-2: A First Look. </w:t>
      </w:r>
      <w:r w:rsidRPr="00743B64">
        <w:rPr>
          <w:lang w:val="fr-FR"/>
        </w:rPr>
        <w:t>Remote Sens. 11, 1721. https://doi.org/10.3390/rs11141721</w:t>
      </w:r>
    </w:p>
    <w:p w14:paraId="02751A7A" w14:textId="77777777" w:rsidR="00743B64" w:rsidRDefault="00743B64" w:rsidP="00743B64">
      <w:pPr>
        <w:pStyle w:val="Bibliography"/>
      </w:pPr>
      <w:r w:rsidRPr="00743B64">
        <w:rPr>
          <w:lang w:val="fr-FR"/>
        </w:rPr>
        <w:lastRenderedPageBreak/>
        <w:t xml:space="preserve">Neuenschwander, A., Pitts, K., 2019. </w:t>
      </w:r>
      <w:r>
        <w:t>The ATL08 Land and Vegetation Product for the ICESat-2 Mission. Remote Sens. Environ. 221, 247–259. https://doi.org/10.1016/j.rse.2018.11.005</w:t>
      </w:r>
    </w:p>
    <w:p w14:paraId="618579B5" w14:textId="77777777" w:rsidR="00743B64" w:rsidRDefault="00743B64" w:rsidP="00743B64">
      <w:pPr>
        <w:pStyle w:val="Bibliography"/>
      </w:pPr>
      <w:r>
        <w:t>Neuenschwander, A., Pitts, K., Jelley, B.J., Robbins, J., Markel, J., Popescu, S., Nelson, R., Harding, D., Pederson, Klotz, B., Sheridan, R., 2023. Ice, Cloud, and Land Elevation Satellite (ICESat-2) Project Algorithm Theoretical Basis Document (ATBD) for Land - Vegetation Along-Track Products (ATL08), version 6. https://doi.org/10.5067/8ANPSL1NN7YS</w:t>
      </w:r>
    </w:p>
    <w:p w14:paraId="589B0838" w14:textId="77777777" w:rsidR="00743B64" w:rsidRDefault="00743B64" w:rsidP="00743B64">
      <w:pPr>
        <w:pStyle w:val="Bibliography"/>
      </w:pPr>
      <w:r>
        <w:t>Neumann, T.A., Brenner, A., Hancock, D., Robins, J., Saba, J., Harbeck, K., Gibbons, A., Lee, J., Luthcke, S., Rebold, T., 2023. Ice, Cloud, and Land Elevation Satellite (ICESat-2) Project Algorithm Theoretical Basis Document (ATBD) for Global Geolocated Photons ATL03, version 6. https://doi.org/10.5067/GA5KCLJT7LOT</w:t>
      </w:r>
    </w:p>
    <w:p w14:paraId="4E9739AA" w14:textId="77777777" w:rsidR="00743B64" w:rsidRDefault="00743B64" w:rsidP="00743B64">
      <w:pPr>
        <w:pStyle w:val="Bibliography"/>
      </w:pPr>
      <w:r>
        <w:t>Neumann, T.A., Martino, A.J., Markus, T., Bae, S., Bock, M.R., Brenner, A.C., Brunt, K.M., Cavanaugh, J., Fernandes, S.T., Hancock, D.W., Harbeck, K., Lee, J., Kurtz, N.T., Luers, P.J., Luthcke, S.B., Magruder, L., Pennington, T.A., Ramos-Izquierdo, L., Rebold, T., Skoog, J., Thomas, T.C., 2019. The Ice, Cloud, and Land Elevation Satellite – 2 Mission: A Global Geolocated Photon Product Derived from the Advanced Topographic Laser Altimeter System. Remote Sens. Environ. 233, 111325. https://doi.org/10.1016/j.rse.2019.111325</w:t>
      </w:r>
    </w:p>
    <w:p w14:paraId="1A8C0920" w14:textId="77777777" w:rsidR="00743B64" w:rsidRDefault="00743B64" w:rsidP="00743B64">
      <w:pPr>
        <w:pStyle w:val="Bibliography"/>
      </w:pPr>
      <w:r>
        <w:t>Oh, S., Jung, J., Shao, Guofan, Shao, Gang, Gallion, J., Fei, S., 2022. High-Resolution Canopy Height Model Generation and Validation Using USGS 3DEP LiDAR Data in Indiana, USA. Remote Sens. 14, 935. https://doi.org/10.3390/rs14040935</w:t>
      </w:r>
    </w:p>
    <w:p w14:paraId="0946C65A" w14:textId="77777777" w:rsidR="00743B64" w:rsidRDefault="00743B64" w:rsidP="00743B64">
      <w:pPr>
        <w:pStyle w:val="Bibliography"/>
      </w:pPr>
      <w:r>
        <w:t>Paul, S., Ghebreyesus, D., Sharif, H.O., 2019. Brief Communication: Analysis of the Fatalities and Socio-Economic Impacts Caused by Hurricane Florence. Geosciences 9, 58. https://doi.org/10.3390/geosciences9020058</w:t>
      </w:r>
    </w:p>
    <w:p w14:paraId="7B34273C" w14:textId="77777777" w:rsidR="00743B64" w:rsidRDefault="00743B64" w:rsidP="00743B64">
      <w:pPr>
        <w:pStyle w:val="Bibliography"/>
      </w:pPr>
      <w:r>
        <w:t>PDAL Contributors, 2025. PDAL Point Data Abstraction Library.</w:t>
      </w:r>
    </w:p>
    <w:p w14:paraId="1AD22003" w14:textId="77777777" w:rsidR="00743B64" w:rsidRPr="00743B64" w:rsidRDefault="00743B64" w:rsidP="00743B64">
      <w:pPr>
        <w:pStyle w:val="Bibliography"/>
        <w:rPr>
          <w:lang w:val="fr-FR"/>
        </w:rPr>
      </w:pPr>
      <w:r>
        <w:t xml:space="preserve">Pingel, T.J., Clarke, K.C., McBride, W.A., 2013. An Improved Simple Morphological Filter for the Terrain Classification of Airborne LiDAR Data. </w:t>
      </w:r>
      <w:r w:rsidRPr="00743B64">
        <w:rPr>
          <w:lang w:val="fr-FR"/>
        </w:rPr>
        <w:t>ISPRS J. Photogramm. Remote Sens. 77, 21–30. https://doi.org/10.1016/j.isprsjprs.2012.12.002</w:t>
      </w:r>
    </w:p>
    <w:p w14:paraId="0A22C645" w14:textId="77777777" w:rsidR="00743B64" w:rsidRPr="00743B64" w:rsidRDefault="00743B64" w:rsidP="00743B64">
      <w:pPr>
        <w:pStyle w:val="Bibliography"/>
        <w:rPr>
          <w:lang w:val="fr-FR"/>
        </w:rPr>
      </w:pPr>
      <w:r>
        <w:t xml:space="preserve">Pronk, M., Eleveld, M., Ledoux, H., 2024. Assessing Vertical Accuracy and Spatial Coverage of ICESat-2 and GEDI Spaceborne Lidar for Creating Global Terrain Models. </w:t>
      </w:r>
      <w:r w:rsidRPr="00743B64">
        <w:rPr>
          <w:lang w:val="fr-FR"/>
        </w:rPr>
        <w:t>Remote Sens. 16, 2259. https://doi.org/10.3390/rs16132259</w:t>
      </w:r>
    </w:p>
    <w:p w14:paraId="731CFADD" w14:textId="77777777" w:rsidR="00743B64" w:rsidRPr="00743B64" w:rsidRDefault="00743B64" w:rsidP="00743B64">
      <w:pPr>
        <w:pStyle w:val="Bibliography"/>
        <w:rPr>
          <w:lang w:val="fr-FR"/>
        </w:rPr>
      </w:pPr>
      <w:r w:rsidRPr="00743B64">
        <w:rPr>
          <w:lang w:val="fr-FR"/>
        </w:rPr>
        <w:t xml:space="preserve">Psistaki, K., Tsantopoulos, G., Paschalidou, A., 2024. </w:t>
      </w:r>
      <w:r>
        <w:t xml:space="preserve">An Overview of the Role of Forests in Climate Change Mitigation. </w:t>
      </w:r>
      <w:r w:rsidRPr="00743B64">
        <w:rPr>
          <w:lang w:val="fr-FR"/>
        </w:rPr>
        <w:t>Sustainability 16. https://doi.org/10.3390/su16146089</w:t>
      </w:r>
    </w:p>
    <w:p w14:paraId="39D0DA29" w14:textId="77777777" w:rsidR="00743B64" w:rsidRPr="00743B64" w:rsidRDefault="00743B64" w:rsidP="00743B64">
      <w:pPr>
        <w:pStyle w:val="Bibliography"/>
        <w:rPr>
          <w:lang w:val="fr-FR"/>
        </w:rPr>
      </w:pPr>
      <w:r w:rsidRPr="00743B64">
        <w:rPr>
          <w:lang w:val="fr-FR"/>
        </w:rPr>
        <w:t>Radtke, P., 2025. FIADB_Direct.</w:t>
      </w:r>
    </w:p>
    <w:p w14:paraId="1C4E23B3" w14:textId="77777777" w:rsidR="00743B64" w:rsidRDefault="00743B64" w:rsidP="00743B64">
      <w:pPr>
        <w:pStyle w:val="Bibliography"/>
      </w:pPr>
      <w:r w:rsidRPr="00743B64">
        <w:rPr>
          <w:lang w:val="fr-FR"/>
        </w:rPr>
        <w:t xml:space="preserve">Rai, N., Ma, Q., Poudel, K.P., Himes, A., Meng, Q., 2024. </w:t>
      </w:r>
      <w:r>
        <w:t>Evaluating the Uncertainties in Forest Canopy Height Measurements Using ICESat-2 Data. J. Remote Sens. 4, 0160. https://doi.org/10.34133/remotesensing.0160</w:t>
      </w:r>
    </w:p>
    <w:p w14:paraId="7CBC4478" w14:textId="77777777" w:rsidR="00743B64" w:rsidRDefault="00743B64" w:rsidP="00743B64">
      <w:pPr>
        <w:pStyle w:val="Bibliography"/>
      </w:pPr>
      <w:r>
        <w:t>Renwick, K., 2023. 2022 Forest Inventory and Analysis Business Report (Business Report). U.S. Department of Agriculture, Forest Service, Research and Development, Forest Inventory and Analysis Program, Washington, D.C.</w:t>
      </w:r>
    </w:p>
    <w:p w14:paraId="5D9BA382" w14:textId="77777777" w:rsidR="00743B64" w:rsidRDefault="00743B64" w:rsidP="00743B64">
      <w:pPr>
        <w:pStyle w:val="Bibliography"/>
      </w:pPr>
      <w:r w:rsidRPr="00743B64">
        <w:rPr>
          <w:lang w:val="es-ES"/>
        </w:rPr>
        <w:t xml:space="preserve">Ribas-Costa, V.A., Gastón, A., Cook, R.L., 2024. </w:t>
      </w:r>
      <w:r>
        <w:t xml:space="preserve">Modeling Dominant Height with USGS 3DEP LiDAR to Determine Site Index in Even-Aged Loblolly Pine (Pinus Taeda L.) </w:t>
      </w:r>
      <w:r>
        <w:lastRenderedPageBreak/>
        <w:t>Plantations in the Southeastern Us. For. Int. J. For. Res. cpae034. https://doi.org/10.1093/forestry/cpae034</w:t>
      </w:r>
    </w:p>
    <w:p w14:paraId="36DC8C11" w14:textId="77777777" w:rsidR="00743B64" w:rsidRDefault="00743B64" w:rsidP="00743B64">
      <w:pPr>
        <w:pStyle w:val="Bibliography"/>
      </w:pPr>
      <w:r>
        <w:t>Ringard, J., Chiriaco, M., Bastin, S., Habets, F., 2019. Recent Trends in Climate Variability at the Local Scale Using 40 Years of Observations: The Case of the Paris Region of France. Atmospheric Chem. Phys. 19, 13129–13155. https://doi.org/10.5194/acp-19-13129-2019</w:t>
      </w:r>
    </w:p>
    <w:p w14:paraId="45F639D9" w14:textId="77777777" w:rsidR="00743B64" w:rsidRDefault="00743B64" w:rsidP="00743B64">
      <w:pPr>
        <w:pStyle w:val="Bibliography"/>
      </w:pPr>
      <w:r>
        <w:t>Roberts, S.D., Dean, T.J., Evans, D.L., McCombs, J.W., Harrington, R.L., Glass, P.A., 2005. Estimating Individual Tree Leaf Area in Loblolly Pine Plantations Using LiDAR-Derived Measurements of Height and Crown Dimensions. For. Ecol. Manag. 213, 54–70. https://doi.org/10.1016/j.foreco.2005.03.025</w:t>
      </w:r>
    </w:p>
    <w:p w14:paraId="1216133A" w14:textId="77777777" w:rsidR="00743B64" w:rsidRDefault="00743B64" w:rsidP="00743B64">
      <w:pPr>
        <w:pStyle w:val="Bibliography"/>
      </w:pPr>
      <w:r>
        <w:t>Schutz, B.E., Zwally, H.J., Shuman, C.A., Hancock, D., DiMarzio, J.P., 2005. Overview of the ICESat Mission. Geophys. Res. Lett. 32, 2005GL024009. https://doi.org/10.1029/2005GL024009</w:t>
      </w:r>
    </w:p>
    <w:p w14:paraId="73EC3FEE" w14:textId="77777777" w:rsidR="00743B64" w:rsidRDefault="00743B64" w:rsidP="00743B64">
      <w:pPr>
        <w:pStyle w:val="Bibliography"/>
      </w:pPr>
      <w:r>
        <w:t>Seidl, R., Thom, D., Kautz, M., Martin-Benito, D., Peltoniemi, M., Vacchiano, G., Wild, J., Ascoli, D., Petr, M., Honkaniemi, J., Lexer, M.J., Trotsiuk, V., Mairota, P., Svoboda, M., Fabrika, M., Nagel, T.A., Reyer, C.P.O., 2017. Forest Disturbances Under Climate Change. Nat. Clim. Change 7, 395–402. https://doi.org/10.1038/nclimate3303</w:t>
      </w:r>
    </w:p>
    <w:p w14:paraId="495D7F94" w14:textId="77777777" w:rsidR="00743B64" w:rsidRDefault="00743B64" w:rsidP="00743B64">
      <w:pPr>
        <w:pStyle w:val="Bibliography"/>
      </w:pPr>
      <w:r>
        <w:t>Sen, P.K., 1968. Estimates of the Regression Coefficient Based on Kendall’s Tau. J. Am. Stat. Assoc. 63, 1379–1389. https://doi.org/10.1080/01621459.1968.10480934</w:t>
      </w:r>
    </w:p>
    <w:p w14:paraId="22F41CD2" w14:textId="77777777" w:rsidR="00743B64" w:rsidRDefault="00743B64" w:rsidP="00743B64">
      <w:pPr>
        <w:pStyle w:val="Bibliography"/>
      </w:pPr>
      <w:r>
        <w:t>Shtaynberger, J., Bar, H., 2023. Equivalence Testing. Cornell Statistical Consulting Unit.</w:t>
      </w:r>
    </w:p>
    <w:p w14:paraId="0A0265C8" w14:textId="77777777" w:rsidR="00743B64" w:rsidRDefault="00743B64" w:rsidP="00743B64">
      <w:pPr>
        <w:pStyle w:val="Bibliography"/>
      </w:pPr>
      <w:r>
        <w:t>Socha, J., Hawryło, P., Stereńczak, K., Miścicki, S., Tymińska-Czabańska, L., Młocek, W., Gruba, P., 2020. Assessing the Sensitivity of Site Index Models Developed Using Bi-Temporal Airborne Laser Scanning Data to Different Top Height Estimates and Grid Cell Sizes. Int. J. Appl. Earth Obs. Geoinformation 91, 102129. https://doi.org/10.1016/j.jag.2020.102129</w:t>
      </w:r>
    </w:p>
    <w:p w14:paraId="190753B2" w14:textId="77777777" w:rsidR="00743B64" w:rsidRPr="00743B64" w:rsidRDefault="00743B64" w:rsidP="00743B64">
      <w:pPr>
        <w:pStyle w:val="Bibliography"/>
        <w:rPr>
          <w:lang w:val="fr-FR"/>
        </w:rPr>
      </w:pPr>
      <w:r>
        <w:t xml:space="preserve">Sumnall, M.J., Albaugh, T.J., Carter, D.R., Cook, R.L., Hession, W.C., Campoe, O.C., Rubilar, R.A., Wynne, R.H., Thomas, V.A., 2022. Effect of Varied Unmanned Aerial Vehicle Laser Scanning Pulse Density on Accurately Quantifying Forest Structure. </w:t>
      </w:r>
      <w:r w:rsidRPr="00743B64">
        <w:rPr>
          <w:lang w:val="fr-FR"/>
        </w:rPr>
        <w:t>Int. J. Remote Sens. 43, 721–750. https://doi.org/10.1080/01431161.2021.2023229</w:t>
      </w:r>
    </w:p>
    <w:p w14:paraId="49228351" w14:textId="77777777" w:rsidR="00743B64" w:rsidRDefault="00743B64" w:rsidP="00743B64">
      <w:pPr>
        <w:pStyle w:val="Bibliography"/>
      </w:pPr>
      <w:r w:rsidRPr="00743B64">
        <w:rPr>
          <w:lang w:val="fr-FR"/>
        </w:rPr>
        <w:t xml:space="preserve">Sun, T., Qi, J., Huang, H., 2020. </w:t>
      </w:r>
      <w:r>
        <w:t>Discovering Forest Height Changes Based on Spaceborne Lidar Data of ICESat-1 in 2005 and ICESat-2 in 2019: A Case Study in the Beijing-Tianjin-Hebei Region of China. For. Ecosyst. 7, 53. https://doi.org/10.1186/s40663-020-00265-w</w:t>
      </w:r>
    </w:p>
    <w:p w14:paraId="4C14A858" w14:textId="77777777" w:rsidR="00743B64" w:rsidRDefault="00743B64" w:rsidP="00743B64">
      <w:pPr>
        <w:pStyle w:val="Bibliography"/>
      </w:pPr>
      <w:r>
        <w:t>The pandas development team, 2025. pandas-dev/pandas: Pandas. https://doi.org/10.5281/ZENODO.15831829</w:t>
      </w:r>
    </w:p>
    <w:p w14:paraId="4F8B23B7" w14:textId="77777777" w:rsidR="00743B64" w:rsidRDefault="00743B64" w:rsidP="00743B64">
      <w:pPr>
        <w:pStyle w:val="Bibliography"/>
      </w:pPr>
      <w:r>
        <w:t>Theil, H., 1992. A Rank-Invariant Method of Linear and Polynomial Regression Analysis, in: Raj, B., Koerts, J. (Eds.), Henri Theil’s Contributions to Economics and Econometrics, Advanced Studies in Theoretical and Applied Econometrics. Springer Netherlands, Dordrecht, pp. 345–381. https://doi.org/10.1007/978-94-011-2546-8_20</w:t>
      </w:r>
    </w:p>
    <w:p w14:paraId="27E604F7" w14:textId="77777777" w:rsidR="00743B64" w:rsidRDefault="00743B64" w:rsidP="00743B64">
      <w:pPr>
        <w:pStyle w:val="Bibliography"/>
      </w:pPr>
      <w:r>
        <w:t>U.S. Department of Agriculture Forest Service, 2025. Nationwide Forest Inventory (NFI) [WWW Document]. For. Inventory Anal. URL https://research.fs.usda.gov/programs/nfi#data-collection-and-inventory-methods</w:t>
      </w:r>
    </w:p>
    <w:p w14:paraId="3E593745" w14:textId="77777777" w:rsidR="00743B64" w:rsidRDefault="00743B64" w:rsidP="00743B64">
      <w:pPr>
        <w:pStyle w:val="Bibliography"/>
      </w:pPr>
      <w:r>
        <w:t>U.S. Geological Survey, 2025. 3DEP LiDAR Base Specification.</w:t>
      </w:r>
    </w:p>
    <w:p w14:paraId="7FAA2D1A" w14:textId="77777777" w:rsidR="00743B64" w:rsidRDefault="00743B64" w:rsidP="00743B64">
      <w:pPr>
        <w:pStyle w:val="Bibliography"/>
      </w:pPr>
      <w:r>
        <w:lastRenderedPageBreak/>
        <w:t>Wachs, S., 2015. What Is Equivalence Testing &amp; When Should We Use It?</w:t>
      </w:r>
    </w:p>
    <w:p w14:paraId="3E9132E2" w14:textId="77777777" w:rsidR="00743B64" w:rsidRDefault="00743B64" w:rsidP="00743B64">
      <w:pPr>
        <w:pStyle w:val="Bibliography"/>
      </w:pPr>
      <w:r>
        <w:t>Wang, X., Liang, X., Gong, W., Häkli, P., Wang, Y., 2024. Accuracy Fluctuations of ICESat-2 Height Measurements in Time Series. Int. J. Appl. Earth Obs. Geoinformation 135, 104234. https://doi.org/10.1016/j.jag.2024.104234</w:t>
      </w:r>
    </w:p>
    <w:p w14:paraId="6359EC6E" w14:textId="77777777" w:rsidR="00743B64" w:rsidRDefault="00743B64" w:rsidP="00743B64">
      <w:pPr>
        <w:pStyle w:val="Bibliography"/>
      </w:pPr>
      <w:r>
        <w:t>Wild, C.J., Seber, G.A.F., 2000. The Wilcoxon Test, in: Chance Encounters: A First Course in Data Analysis and Inference. Wiley, New York, NY, p. 10.</w:t>
      </w:r>
    </w:p>
    <w:p w14:paraId="0BD01A1F" w14:textId="77777777" w:rsidR="00743B64" w:rsidRDefault="00743B64" w:rsidP="00743B64">
      <w:pPr>
        <w:pStyle w:val="Bibliography"/>
      </w:pPr>
      <w:r>
        <w:t>Wilkes, P., Jones, S.D., Suarez, L., Haywood, A., Woodgate, W., Soto-Berelov, M., Mellor, A., Skidmore, A.K., 2015. Understanding the Effects of ALS Pulse Density for Metric Retrieval Across Diverse Forest Types. Photogramm. Eng. Remote Sens. 81, 625–635. https://doi.org/10.14358/PERS.81.8.625</w:t>
      </w:r>
    </w:p>
    <w:p w14:paraId="4986C8CA" w14:textId="77777777" w:rsidR="00743B64" w:rsidRDefault="00743B64" w:rsidP="00743B64">
      <w:pPr>
        <w:pStyle w:val="Bibliography"/>
      </w:pPr>
      <w:r>
        <w:t>Xi, Z., Xu, H., Xing, Y., Gong, W., Chen, G., Yang, S., 2022. Forest Canopy Height Mapping by Synergizing ICESat-2, Sentinel-1, Sentinel-2 and Topographic Information Based on Machine Learning Methods. Remote Sens. 14, 364. https://doi.org/10.3390/rs14020364</w:t>
      </w:r>
    </w:p>
    <w:p w14:paraId="52D1C9B2" w14:textId="77777777" w:rsidR="00743B64" w:rsidRPr="00743B64" w:rsidRDefault="00743B64" w:rsidP="00743B64">
      <w:pPr>
        <w:pStyle w:val="Bibliography"/>
        <w:rPr>
          <w:lang w:val="fr-FR"/>
        </w:rPr>
      </w:pPr>
      <w:r>
        <w:t xml:space="preserve">Xiang, B., Wielgosz, M., Kontogianni, T., Peters, T., Puliti, S., Astrup, R., Schindler, K., 2024. Automated Forest Inventory: Analysis of High-Density Airborne LiDAR Point Clouds with 3D Deep Learning. </w:t>
      </w:r>
      <w:r w:rsidRPr="00743B64">
        <w:rPr>
          <w:lang w:val="fr-FR"/>
        </w:rPr>
        <w:t>Remote Sens. Environ. 305, 114078. https://doi.org/10.1016/j.rse.2024.114078</w:t>
      </w:r>
    </w:p>
    <w:p w14:paraId="5533831C" w14:textId="77777777" w:rsidR="00743B64" w:rsidRPr="00743B64" w:rsidRDefault="00743B64" w:rsidP="00743B64">
      <w:pPr>
        <w:pStyle w:val="Bibliography"/>
        <w:rPr>
          <w:lang w:val="fr-FR"/>
        </w:rPr>
      </w:pPr>
      <w:r w:rsidRPr="00743B64">
        <w:rPr>
          <w:lang w:val="fr-FR"/>
        </w:rPr>
        <w:t xml:space="preserve">Yu, C., Yao, W., 2017. </w:t>
      </w:r>
      <w:r>
        <w:t xml:space="preserve">Robust linear regression: A review and comparison. </w:t>
      </w:r>
      <w:r w:rsidRPr="00743B64">
        <w:rPr>
          <w:lang w:val="fr-FR"/>
        </w:rPr>
        <w:t>Commun. Stat. - Simul. Comput. 46, 6261–6282. https://doi.org/10.1080/03610918.2016.1202271</w:t>
      </w:r>
    </w:p>
    <w:p w14:paraId="3439B405" w14:textId="77777777" w:rsidR="00743B64" w:rsidRDefault="00743B64" w:rsidP="00743B64">
      <w:pPr>
        <w:pStyle w:val="Bibliography"/>
      </w:pPr>
      <w:r w:rsidRPr="00743B64">
        <w:rPr>
          <w:lang w:val="fr-FR"/>
        </w:rPr>
        <w:t xml:space="preserve">Yu, J., Nie, S., Liu, W., Zhu, X., Lu, D., Wu, W., Sun, Y., 2022. </w:t>
      </w:r>
      <w:r>
        <w:t>Accuracy Assessment of ICESat-2 Ground Elevation and Canopy Height Estimates in Mangroves. IEEE Geosci. Remote Sens. Lett. 19, 1–5. https://doi.org/10.1109/LGRS.2021.3107440</w:t>
      </w:r>
    </w:p>
    <w:p w14:paraId="24BBFE68" w14:textId="77777777" w:rsidR="00743B64" w:rsidRPr="00743B64" w:rsidRDefault="00743B64" w:rsidP="00743B64">
      <w:pPr>
        <w:pStyle w:val="Bibliography"/>
        <w:rPr>
          <w:lang w:val="fr-FR"/>
        </w:rPr>
      </w:pPr>
      <w:r>
        <w:t xml:space="preserve">Yu, X., Hyyppä, J., Kaartinen, H., Maltamo, M., 2004. Automatic Detection of Harvested Trees and Determination of Forest Growth Using Airborne Laser Scanning. </w:t>
      </w:r>
      <w:r w:rsidRPr="00743B64">
        <w:rPr>
          <w:lang w:val="fr-FR"/>
        </w:rPr>
        <w:t>Remote Sens. Environ. 90, 451–462. https://doi.org/10.1016/j.rse.2004.02.001</w:t>
      </w:r>
    </w:p>
    <w:p w14:paraId="5B1BA669" w14:textId="77777777" w:rsidR="00743B64" w:rsidRDefault="00743B64" w:rsidP="00743B64">
      <w:pPr>
        <w:pStyle w:val="Bibliography"/>
      </w:pPr>
      <w:r w:rsidRPr="00743B64">
        <w:rPr>
          <w:lang w:val="fr-FR"/>
        </w:rPr>
        <w:t xml:space="preserve">Zhao, H., Wu, J., Wang, A., Guan, D., Liu, Y., 2022. </w:t>
      </w:r>
      <w:r>
        <w:t>Microtopography Mediates the Climate–Growth Relationship and Growth Resilience to Drought of Pinus Tabulaeformis Plantation in the Hilly Site. Front. Plant Sci. 13, 1060011. https://doi.org/10.3389/fpls.2022.1060011</w:t>
      </w:r>
    </w:p>
    <w:p w14:paraId="4ECBE0B0" w14:textId="77777777" w:rsidR="00743B64" w:rsidRPr="00743B64" w:rsidRDefault="00743B64" w:rsidP="00743B64">
      <w:pPr>
        <w:pStyle w:val="Bibliography"/>
        <w:rPr>
          <w:lang w:val="fr-FR"/>
        </w:rPr>
      </w:pPr>
      <w:r>
        <w:t xml:space="preserve">Zhao, K., Suarez, J.C., Garcia, M., Hu, T., Wang, C., Londo, A., 2018. Utility of Multitemporal LiDAR for Forest and Carbon Monitoring: Tree Growth, Biomass Dynamics, and Carbon Flux. </w:t>
      </w:r>
      <w:r w:rsidRPr="00743B64">
        <w:rPr>
          <w:lang w:val="fr-FR"/>
        </w:rPr>
        <w:t>Remote Sens. Environ. 204, 883–897. https://doi.org/10.1016/j.rse.2017.09.007</w:t>
      </w:r>
    </w:p>
    <w:p w14:paraId="7E7791E8" w14:textId="77777777" w:rsidR="00743B64" w:rsidRDefault="00743B64" w:rsidP="00743B64">
      <w:pPr>
        <w:pStyle w:val="Bibliography"/>
      </w:pPr>
      <w:r w:rsidRPr="00743B64">
        <w:rPr>
          <w:lang w:val="fr-FR"/>
        </w:rPr>
        <w:t xml:space="preserve">Zolkos, S.G., Goetz, S.J., Dubayah, R., 2013. </w:t>
      </w:r>
      <w:r>
        <w:t>A Meta-Analysis of Terrestrial Aboveground Biomass Estimation Using Lidar Remote Sensing. Remote Sens. Environ. 128, 289–298. https://doi.org/10.1016/j.rse.2012.10.017</w:t>
      </w:r>
    </w:p>
    <w:p w14:paraId="697AB01C" w14:textId="7761AF10" w:rsidR="004F6F18" w:rsidRPr="00753C9C" w:rsidRDefault="004F6F18" w:rsidP="007D41EC">
      <w:pPr>
        <w:spacing w:line="360" w:lineRule="auto"/>
        <w:rPr>
          <w:rFonts w:ascii="Times New Roman" w:hAnsi="Times New Roman" w:cs="Times New Roman"/>
          <w:b/>
          <w:bCs/>
        </w:rPr>
      </w:pPr>
      <w:r w:rsidRPr="00753C9C">
        <w:rPr>
          <w:rFonts w:ascii="Times New Roman" w:hAnsi="Times New Roman" w:cs="Times New Roman"/>
          <w:b/>
          <w:bCs/>
        </w:rPr>
        <w:fldChar w:fldCharType="end"/>
      </w:r>
    </w:p>
    <w:p w14:paraId="4489928A" w14:textId="77777777" w:rsidR="004F6F18" w:rsidRPr="00753C9C" w:rsidRDefault="004F6F18" w:rsidP="007D41EC">
      <w:pPr>
        <w:spacing w:line="360" w:lineRule="auto"/>
        <w:rPr>
          <w:rFonts w:ascii="Times New Roman" w:hAnsi="Times New Roman" w:cs="Times New Roman"/>
          <w:b/>
          <w:bCs/>
        </w:rPr>
      </w:pPr>
    </w:p>
    <w:sectPr w:rsidR="004F6F18" w:rsidRPr="00753C9C" w:rsidSect="00753C9C">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378C466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80C3AD8"/>
    <w:multiLevelType w:val="hybridMultilevel"/>
    <w:tmpl w:val="46349F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264908"/>
    <w:multiLevelType w:val="hybridMultilevel"/>
    <w:tmpl w:val="E9306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EB272F"/>
    <w:multiLevelType w:val="multilevel"/>
    <w:tmpl w:val="30102A6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lang w:val="en-U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6C0785A"/>
    <w:multiLevelType w:val="hybridMultilevel"/>
    <w:tmpl w:val="5BD43C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533681"/>
    <w:multiLevelType w:val="hybridMultilevel"/>
    <w:tmpl w:val="EA648EBA"/>
    <w:lvl w:ilvl="0" w:tplc="04090015">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C6C596B"/>
    <w:multiLevelType w:val="hybridMultilevel"/>
    <w:tmpl w:val="9DD45564"/>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6A8831C0"/>
    <w:multiLevelType w:val="hybridMultilevel"/>
    <w:tmpl w:val="A98844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81041156">
    <w:abstractNumId w:val="3"/>
  </w:num>
  <w:num w:numId="2" w16cid:durableId="1771853373">
    <w:abstractNumId w:val="2"/>
  </w:num>
  <w:num w:numId="3" w16cid:durableId="435559309">
    <w:abstractNumId w:val="0"/>
  </w:num>
  <w:num w:numId="4" w16cid:durableId="1395201540">
    <w:abstractNumId w:val="4"/>
  </w:num>
  <w:num w:numId="5" w16cid:durableId="1296907246">
    <w:abstractNumId w:val="7"/>
  </w:num>
  <w:num w:numId="6" w16cid:durableId="865172377">
    <w:abstractNumId w:val="5"/>
  </w:num>
  <w:num w:numId="7" w16cid:durableId="961809295">
    <w:abstractNumId w:val="1"/>
  </w:num>
  <w:num w:numId="8" w16cid:durableId="6963875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3939"/>
    <w:rsid w:val="000019B9"/>
    <w:rsid w:val="00021CDE"/>
    <w:rsid w:val="000241DF"/>
    <w:rsid w:val="00030AE0"/>
    <w:rsid w:val="00036B00"/>
    <w:rsid w:val="00041D59"/>
    <w:rsid w:val="000514AD"/>
    <w:rsid w:val="0006015D"/>
    <w:rsid w:val="00065431"/>
    <w:rsid w:val="0006590A"/>
    <w:rsid w:val="00073CED"/>
    <w:rsid w:val="00075E5A"/>
    <w:rsid w:val="000964FC"/>
    <w:rsid w:val="00097914"/>
    <w:rsid w:val="000C3C86"/>
    <w:rsid w:val="000C445D"/>
    <w:rsid w:val="000C5B44"/>
    <w:rsid w:val="000C7F25"/>
    <w:rsid w:val="000E0A48"/>
    <w:rsid w:val="000E567A"/>
    <w:rsid w:val="000E6FAC"/>
    <w:rsid w:val="000F02F0"/>
    <w:rsid w:val="0010701E"/>
    <w:rsid w:val="001316A1"/>
    <w:rsid w:val="0013203B"/>
    <w:rsid w:val="0014208B"/>
    <w:rsid w:val="001527AE"/>
    <w:rsid w:val="001646C5"/>
    <w:rsid w:val="0018033E"/>
    <w:rsid w:val="0019027A"/>
    <w:rsid w:val="001A34E8"/>
    <w:rsid w:val="001B1395"/>
    <w:rsid w:val="001D716E"/>
    <w:rsid w:val="001E0097"/>
    <w:rsid w:val="001E153F"/>
    <w:rsid w:val="001E3E3D"/>
    <w:rsid w:val="00200719"/>
    <w:rsid w:val="00202547"/>
    <w:rsid w:val="00223B84"/>
    <w:rsid w:val="00224C78"/>
    <w:rsid w:val="0024068F"/>
    <w:rsid w:val="00247C07"/>
    <w:rsid w:val="00267F00"/>
    <w:rsid w:val="00270342"/>
    <w:rsid w:val="00276796"/>
    <w:rsid w:val="002820C7"/>
    <w:rsid w:val="0029418A"/>
    <w:rsid w:val="002A2261"/>
    <w:rsid w:val="002C233F"/>
    <w:rsid w:val="002C5048"/>
    <w:rsid w:val="002D34B9"/>
    <w:rsid w:val="003252A5"/>
    <w:rsid w:val="003253A3"/>
    <w:rsid w:val="0033212A"/>
    <w:rsid w:val="00343691"/>
    <w:rsid w:val="00350723"/>
    <w:rsid w:val="003521EE"/>
    <w:rsid w:val="003768F1"/>
    <w:rsid w:val="003806D0"/>
    <w:rsid w:val="00383CAF"/>
    <w:rsid w:val="00392788"/>
    <w:rsid w:val="003A4DA3"/>
    <w:rsid w:val="003C004B"/>
    <w:rsid w:val="003C2A78"/>
    <w:rsid w:val="003C3157"/>
    <w:rsid w:val="003D0E60"/>
    <w:rsid w:val="003D1A0F"/>
    <w:rsid w:val="003E591B"/>
    <w:rsid w:val="003F209A"/>
    <w:rsid w:val="003F3135"/>
    <w:rsid w:val="00414B0B"/>
    <w:rsid w:val="00423643"/>
    <w:rsid w:val="0044291D"/>
    <w:rsid w:val="00477C5B"/>
    <w:rsid w:val="004B4B11"/>
    <w:rsid w:val="004C4AD2"/>
    <w:rsid w:val="004D2239"/>
    <w:rsid w:val="004E5A46"/>
    <w:rsid w:val="004F68EF"/>
    <w:rsid w:val="004F6F18"/>
    <w:rsid w:val="004F79FC"/>
    <w:rsid w:val="005002AE"/>
    <w:rsid w:val="00504E7C"/>
    <w:rsid w:val="00507ED7"/>
    <w:rsid w:val="00510BDC"/>
    <w:rsid w:val="00522CAB"/>
    <w:rsid w:val="00534EAD"/>
    <w:rsid w:val="00536E93"/>
    <w:rsid w:val="00543939"/>
    <w:rsid w:val="00572E05"/>
    <w:rsid w:val="00592232"/>
    <w:rsid w:val="00595E0E"/>
    <w:rsid w:val="005A0764"/>
    <w:rsid w:val="005B1590"/>
    <w:rsid w:val="005B3C00"/>
    <w:rsid w:val="005B617F"/>
    <w:rsid w:val="005E2B12"/>
    <w:rsid w:val="005E7FE5"/>
    <w:rsid w:val="005F14E3"/>
    <w:rsid w:val="005F57F4"/>
    <w:rsid w:val="00603C4A"/>
    <w:rsid w:val="00605DAD"/>
    <w:rsid w:val="00607BD8"/>
    <w:rsid w:val="00610360"/>
    <w:rsid w:val="00613D84"/>
    <w:rsid w:val="00623A1C"/>
    <w:rsid w:val="0062771C"/>
    <w:rsid w:val="00627A1B"/>
    <w:rsid w:val="00627C81"/>
    <w:rsid w:val="00632A26"/>
    <w:rsid w:val="006402B3"/>
    <w:rsid w:val="00650976"/>
    <w:rsid w:val="00650FD3"/>
    <w:rsid w:val="0065549D"/>
    <w:rsid w:val="006736D9"/>
    <w:rsid w:val="006770FA"/>
    <w:rsid w:val="00686B3E"/>
    <w:rsid w:val="00695B9A"/>
    <w:rsid w:val="006B3B5E"/>
    <w:rsid w:val="006C163D"/>
    <w:rsid w:val="006E25B9"/>
    <w:rsid w:val="007113BA"/>
    <w:rsid w:val="00711727"/>
    <w:rsid w:val="0071679E"/>
    <w:rsid w:val="00726403"/>
    <w:rsid w:val="00726B19"/>
    <w:rsid w:val="00732B25"/>
    <w:rsid w:val="00743B64"/>
    <w:rsid w:val="00753C9C"/>
    <w:rsid w:val="00763383"/>
    <w:rsid w:val="00766496"/>
    <w:rsid w:val="00767262"/>
    <w:rsid w:val="00770FF9"/>
    <w:rsid w:val="00784921"/>
    <w:rsid w:val="00787A55"/>
    <w:rsid w:val="007A31ED"/>
    <w:rsid w:val="007A5CFE"/>
    <w:rsid w:val="007B299D"/>
    <w:rsid w:val="007D41EC"/>
    <w:rsid w:val="007D6BBF"/>
    <w:rsid w:val="007E4951"/>
    <w:rsid w:val="00802908"/>
    <w:rsid w:val="00817346"/>
    <w:rsid w:val="00817C10"/>
    <w:rsid w:val="0082005C"/>
    <w:rsid w:val="00820944"/>
    <w:rsid w:val="008219E2"/>
    <w:rsid w:val="00831EAF"/>
    <w:rsid w:val="008644C1"/>
    <w:rsid w:val="00866BCE"/>
    <w:rsid w:val="00866F9A"/>
    <w:rsid w:val="00890504"/>
    <w:rsid w:val="008A2F7F"/>
    <w:rsid w:val="008A5D64"/>
    <w:rsid w:val="008C0CE7"/>
    <w:rsid w:val="008C1357"/>
    <w:rsid w:val="008C3319"/>
    <w:rsid w:val="008C6D10"/>
    <w:rsid w:val="008D290A"/>
    <w:rsid w:val="008D3BA1"/>
    <w:rsid w:val="008E2D93"/>
    <w:rsid w:val="008F1787"/>
    <w:rsid w:val="008F408F"/>
    <w:rsid w:val="00907311"/>
    <w:rsid w:val="00920CC3"/>
    <w:rsid w:val="009276DD"/>
    <w:rsid w:val="0093127A"/>
    <w:rsid w:val="00937C49"/>
    <w:rsid w:val="00946F84"/>
    <w:rsid w:val="00947761"/>
    <w:rsid w:val="00956438"/>
    <w:rsid w:val="0098431E"/>
    <w:rsid w:val="009968D3"/>
    <w:rsid w:val="009B385C"/>
    <w:rsid w:val="009B5B50"/>
    <w:rsid w:val="009C2898"/>
    <w:rsid w:val="009C51D1"/>
    <w:rsid w:val="009E0D36"/>
    <w:rsid w:val="009E3A93"/>
    <w:rsid w:val="009E4495"/>
    <w:rsid w:val="009E76D8"/>
    <w:rsid w:val="009F0ED6"/>
    <w:rsid w:val="009F5490"/>
    <w:rsid w:val="00A01085"/>
    <w:rsid w:val="00A062AE"/>
    <w:rsid w:val="00A07C10"/>
    <w:rsid w:val="00A15C33"/>
    <w:rsid w:val="00A24911"/>
    <w:rsid w:val="00A33E68"/>
    <w:rsid w:val="00A523EC"/>
    <w:rsid w:val="00A7007F"/>
    <w:rsid w:val="00A942E1"/>
    <w:rsid w:val="00AA751A"/>
    <w:rsid w:val="00AA7E86"/>
    <w:rsid w:val="00AB4B9B"/>
    <w:rsid w:val="00AC4211"/>
    <w:rsid w:val="00AE2F25"/>
    <w:rsid w:val="00AE3AD4"/>
    <w:rsid w:val="00AE612B"/>
    <w:rsid w:val="00AF3811"/>
    <w:rsid w:val="00AF43EE"/>
    <w:rsid w:val="00B04633"/>
    <w:rsid w:val="00B36FAA"/>
    <w:rsid w:val="00B40195"/>
    <w:rsid w:val="00B42FD2"/>
    <w:rsid w:val="00B45691"/>
    <w:rsid w:val="00B5123C"/>
    <w:rsid w:val="00B54F85"/>
    <w:rsid w:val="00B56E66"/>
    <w:rsid w:val="00B66A3F"/>
    <w:rsid w:val="00B754FA"/>
    <w:rsid w:val="00B97723"/>
    <w:rsid w:val="00BA7124"/>
    <w:rsid w:val="00BB4C58"/>
    <w:rsid w:val="00BC6428"/>
    <w:rsid w:val="00BD5889"/>
    <w:rsid w:val="00BE25D8"/>
    <w:rsid w:val="00BE5192"/>
    <w:rsid w:val="00BF3CCA"/>
    <w:rsid w:val="00BF6A59"/>
    <w:rsid w:val="00C24FC4"/>
    <w:rsid w:val="00C27E0A"/>
    <w:rsid w:val="00C405FA"/>
    <w:rsid w:val="00C50D20"/>
    <w:rsid w:val="00C55112"/>
    <w:rsid w:val="00C55D7A"/>
    <w:rsid w:val="00C57E43"/>
    <w:rsid w:val="00CA08FC"/>
    <w:rsid w:val="00CC5FFB"/>
    <w:rsid w:val="00CC701F"/>
    <w:rsid w:val="00CD5EF3"/>
    <w:rsid w:val="00CE4E8C"/>
    <w:rsid w:val="00CF07BD"/>
    <w:rsid w:val="00CF4AE9"/>
    <w:rsid w:val="00D06070"/>
    <w:rsid w:val="00D10A5C"/>
    <w:rsid w:val="00D15D9E"/>
    <w:rsid w:val="00D3295E"/>
    <w:rsid w:val="00D33C9A"/>
    <w:rsid w:val="00D41889"/>
    <w:rsid w:val="00D41953"/>
    <w:rsid w:val="00D41D36"/>
    <w:rsid w:val="00D42424"/>
    <w:rsid w:val="00D64170"/>
    <w:rsid w:val="00D705EA"/>
    <w:rsid w:val="00D70F21"/>
    <w:rsid w:val="00D71952"/>
    <w:rsid w:val="00D7795B"/>
    <w:rsid w:val="00D81B3A"/>
    <w:rsid w:val="00D9452B"/>
    <w:rsid w:val="00D946D6"/>
    <w:rsid w:val="00D9641E"/>
    <w:rsid w:val="00DA0D74"/>
    <w:rsid w:val="00DA1DB8"/>
    <w:rsid w:val="00DB4156"/>
    <w:rsid w:val="00DB71C2"/>
    <w:rsid w:val="00DC1EC5"/>
    <w:rsid w:val="00DE5FF2"/>
    <w:rsid w:val="00E00497"/>
    <w:rsid w:val="00E23529"/>
    <w:rsid w:val="00E2617F"/>
    <w:rsid w:val="00E27ED8"/>
    <w:rsid w:val="00E36BE8"/>
    <w:rsid w:val="00E508D7"/>
    <w:rsid w:val="00E61CB3"/>
    <w:rsid w:val="00E64382"/>
    <w:rsid w:val="00E674B3"/>
    <w:rsid w:val="00E76970"/>
    <w:rsid w:val="00E76B0E"/>
    <w:rsid w:val="00E9085A"/>
    <w:rsid w:val="00EA749B"/>
    <w:rsid w:val="00EB75F2"/>
    <w:rsid w:val="00EE1674"/>
    <w:rsid w:val="00F13A95"/>
    <w:rsid w:val="00F35D51"/>
    <w:rsid w:val="00F40833"/>
    <w:rsid w:val="00F43562"/>
    <w:rsid w:val="00F4468B"/>
    <w:rsid w:val="00F66DB2"/>
    <w:rsid w:val="00F72C92"/>
    <w:rsid w:val="00F74E8A"/>
    <w:rsid w:val="00F95EC8"/>
    <w:rsid w:val="00FB1344"/>
    <w:rsid w:val="00FC6483"/>
    <w:rsid w:val="00FD3332"/>
    <w:rsid w:val="00FF18DE"/>
    <w:rsid w:val="00FF600E"/>
    <w:rsid w:val="00FF6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E877E7"/>
  <w15:chartTrackingRefBased/>
  <w15:docId w15:val="{AEF8D903-E06B-4B06-9E73-407FDDF76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3643"/>
  </w:style>
  <w:style w:type="paragraph" w:styleId="Heading1">
    <w:name w:val="heading 1"/>
    <w:basedOn w:val="Normal"/>
    <w:next w:val="Normal"/>
    <w:link w:val="Heading1Char"/>
    <w:uiPriority w:val="9"/>
    <w:qFormat/>
    <w:rsid w:val="0054393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4393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4393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4393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4393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4393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4393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4393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4393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393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4393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4393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4393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4393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439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439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439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43939"/>
    <w:rPr>
      <w:rFonts w:eastAsiaTheme="majorEastAsia" w:cstheme="majorBidi"/>
      <w:color w:val="272727" w:themeColor="text1" w:themeTint="D8"/>
    </w:rPr>
  </w:style>
  <w:style w:type="paragraph" w:styleId="Title">
    <w:name w:val="Title"/>
    <w:basedOn w:val="Normal"/>
    <w:next w:val="Normal"/>
    <w:link w:val="TitleChar"/>
    <w:uiPriority w:val="10"/>
    <w:qFormat/>
    <w:rsid w:val="0054393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39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4393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439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43939"/>
    <w:pPr>
      <w:spacing w:before="160"/>
      <w:jc w:val="center"/>
    </w:pPr>
    <w:rPr>
      <w:i/>
      <w:iCs/>
      <w:color w:val="404040" w:themeColor="text1" w:themeTint="BF"/>
    </w:rPr>
  </w:style>
  <w:style w:type="character" w:customStyle="1" w:styleId="QuoteChar">
    <w:name w:val="Quote Char"/>
    <w:basedOn w:val="DefaultParagraphFont"/>
    <w:link w:val="Quote"/>
    <w:uiPriority w:val="29"/>
    <w:rsid w:val="00543939"/>
    <w:rPr>
      <w:i/>
      <w:iCs/>
      <w:color w:val="404040" w:themeColor="text1" w:themeTint="BF"/>
    </w:rPr>
  </w:style>
  <w:style w:type="paragraph" w:styleId="ListParagraph">
    <w:name w:val="List Paragraph"/>
    <w:basedOn w:val="Normal"/>
    <w:uiPriority w:val="34"/>
    <w:qFormat/>
    <w:rsid w:val="00543939"/>
    <w:pPr>
      <w:ind w:left="720"/>
      <w:contextualSpacing/>
    </w:pPr>
  </w:style>
  <w:style w:type="character" w:styleId="IntenseEmphasis">
    <w:name w:val="Intense Emphasis"/>
    <w:basedOn w:val="DefaultParagraphFont"/>
    <w:uiPriority w:val="21"/>
    <w:qFormat/>
    <w:rsid w:val="00543939"/>
    <w:rPr>
      <w:i/>
      <w:iCs/>
      <w:color w:val="0F4761" w:themeColor="accent1" w:themeShade="BF"/>
    </w:rPr>
  </w:style>
  <w:style w:type="paragraph" w:styleId="IntenseQuote">
    <w:name w:val="Intense Quote"/>
    <w:basedOn w:val="Normal"/>
    <w:next w:val="Normal"/>
    <w:link w:val="IntenseQuoteChar"/>
    <w:uiPriority w:val="30"/>
    <w:qFormat/>
    <w:rsid w:val="0054393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43939"/>
    <w:rPr>
      <w:i/>
      <w:iCs/>
      <w:color w:val="0F4761" w:themeColor="accent1" w:themeShade="BF"/>
    </w:rPr>
  </w:style>
  <w:style w:type="character" w:styleId="IntenseReference">
    <w:name w:val="Intense Reference"/>
    <w:basedOn w:val="DefaultParagraphFont"/>
    <w:uiPriority w:val="32"/>
    <w:qFormat/>
    <w:rsid w:val="00543939"/>
    <w:rPr>
      <w:b/>
      <w:bCs/>
      <w:smallCaps/>
      <w:color w:val="0F4761" w:themeColor="accent1" w:themeShade="BF"/>
      <w:spacing w:val="5"/>
    </w:rPr>
  </w:style>
  <w:style w:type="paragraph" w:styleId="Bibliography">
    <w:name w:val="Bibliography"/>
    <w:basedOn w:val="Normal"/>
    <w:next w:val="Normal"/>
    <w:uiPriority w:val="37"/>
    <w:unhideWhenUsed/>
    <w:rsid w:val="004C4AD2"/>
    <w:pPr>
      <w:spacing w:after="0" w:line="240" w:lineRule="auto"/>
      <w:ind w:left="720" w:hanging="720"/>
    </w:pPr>
  </w:style>
  <w:style w:type="character" w:styleId="LineNumber">
    <w:name w:val="line number"/>
    <w:basedOn w:val="DefaultParagraphFont"/>
    <w:uiPriority w:val="99"/>
    <w:semiHidden/>
    <w:unhideWhenUsed/>
    <w:rsid w:val="00753C9C"/>
    <w:rPr>
      <w:rFonts w:ascii="Times New Roman" w:hAnsi="Times New Roman"/>
      <w:sz w:val="24"/>
    </w:rPr>
  </w:style>
  <w:style w:type="paragraph" w:styleId="ListBullet">
    <w:name w:val="List Bullet"/>
    <w:basedOn w:val="Normal"/>
    <w:uiPriority w:val="99"/>
    <w:unhideWhenUsed/>
    <w:rsid w:val="00C55D7A"/>
    <w:pPr>
      <w:numPr>
        <w:numId w:val="3"/>
      </w:numPr>
      <w:contextualSpacing/>
    </w:pPr>
  </w:style>
  <w:style w:type="character" w:styleId="Hyperlink">
    <w:name w:val="Hyperlink"/>
    <w:basedOn w:val="DefaultParagraphFont"/>
    <w:uiPriority w:val="99"/>
    <w:unhideWhenUsed/>
    <w:rsid w:val="00607BD8"/>
    <w:rPr>
      <w:color w:val="467886" w:themeColor="hyperlink"/>
      <w:u w:val="single"/>
    </w:rPr>
  </w:style>
  <w:style w:type="character" w:styleId="UnresolvedMention">
    <w:name w:val="Unresolved Mention"/>
    <w:basedOn w:val="DefaultParagraphFont"/>
    <w:uiPriority w:val="99"/>
    <w:semiHidden/>
    <w:unhideWhenUsed/>
    <w:rsid w:val="00607BD8"/>
    <w:rPr>
      <w:color w:val="605E5C"/>
      <w:shd w:val="clear" w:color="auto" w:fill="E1DFDD"/>
    </w:rPr>
  </w:style>
  <w:style w:type="character" w:styleId="PlaceholderText">
    <w:name w:val="Placeholder Text"/>
    <w:basedOn w:val="DefaultParagraphFont"/>
    <w:uiPriority w:val="99"/>
    <w:semiHidden/>
    <w:rsid w:val="00B56E66"/>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221</TotalTime>
  <Pages>27</Pages>
  <Words>38841</Words>
  <Characters>221400</Characters>
  <Application>Microsoft Office Word</Application>
  <DocSecurity>0</DocSecurity>
  <Lines>1845</Lines>
  <Paragraphs>5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ncy, William</dc:creator>
  <cp:keywords/>
  <dc:description/>
  <cp:lastModifiedBy>Poncy, William</cp:lastModifiedBy>
  <cp:revision>44</cp:revision>
  <dcterms:created xsi:type="dcterms:W3CDTF">2025-07-13T20:29:00Z</dcterms:created>
  <dcterms:modified xsi:type="dcterms:W3CDTF">2025-08-05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xhq9IEMY"/&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